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F5C584F" w14:textId="2F6D8C6C" w:rsidR="00105FAE" w:rsidRDefault="00105FAE" w:rsidP="00105FAE">
      <w:pPr>
        <w:pStyle w:val="Heading2"/>
      </w:pPr>
      <w:bookmarkStart w:id="0" w:name="_Toc23163842"/>
      <w:bookmarkStart w:id="1" w:name="_Toc28697686"/>
      <w:r w:rsidRPr="004721C0">
        <w:t xml:space="preserve">Supplementary Table </w:t>
      </w:r>
      <w:r>
        <w:t>2</w:t>
      </w:r>
      <w:r w:rsidRPr="004721C0">
        <w:t xml:space="preserve">. </w:t>
      </w:r>
      <w:r>
        <w:t xml:space="preserve">Key NBS practices in agriculture and their primary function(s) </w:t>
      </w:r>
    </w:p>
    <w:p w14:paraId="4C28DF81" w14:textId="13104345" w:rsidR="00F37FD7" w:rsidRPr="004721C0" w:rsidRDefault="00F37FD7" w:rsidP="00F37FD7">
      <w:r>
        <w:t xml:space="preserve">Here, </w:t>
      </w:r>
      <w:r w:rsidRPr="004721C0">
        <w:t>++</w:t>
      </w:r>
      <w:r>
        <w:t xml:space="preserve"> and + denote</w:t>
      </w:r>
      <w:r w:rsidRPr="004721C0">
        <w:t xml:space="preserve"> more and less demonstrated secondary functions</w:t>
      </w:r>
      <w:r>
        <w:t xml:space="preserve"> and </w:t>
      </w:r>
      <w:r w:rsidRPr="004721C0">
        <w:t>(+) a possib</w:t>
      </w:r>
      <w:r>
        <w:t>ilit</w:t>
      </w:r>
      <w:r w:rsidRPr="004721C0">
        <w:t xml:space="preserve">y to select species that </w:t>
      </w:r>
      <w:r>
        <w:t xml:space="preserve">further </w:t>
      </w:r>
      <w:r w:rsidRPr="004721C0">
        <w:t>contribute to the function.</w:t>
      </w:r>
      <w:bookmarkEnd w:id="0"/>
      <w:bookmarkEnd w:id="1"/>
      <w:r w:rsidRPr="004721C0">
        <w:t xml:space="preserve">  </w:t>
      </w:r>
    </w:p>
    <w:tbl>
      <w:tblPr>
        <w:tblW w:w="12171" w:type="dxa"/>
        <w:tblBorders>
          <w:top w:val="single" w:sz="4" w:space="0" w:color="4C9339"/>
          <w:left w:val="single" w:sz="4" w:space="0" w:color="4C9339"/>
          <w:bottom w:val="single" w:sz="4" w:space="0" w:color="4C9339"/>
          <w:right w:val="single" w:sz="4" w:space="0" w:color="4C9339"/>
          <w:insideH w:val="single" w:sz="4" w:space="0" w:color="4C9339"/>
          <w:insideV w:val="single" w:sz="4" w:space="0" w:color="4C9339"/>
        </w:tblBorders>
        <w:shd w:val="clear" w:color="auto" w:fill="FFFFFF" w:themeFill="background1"/>
        <w:tblLayout w:type="fixed"/>
        <w:tblLook w:val="04A0" w:firstRow="1" w:lastRow="0" w:firstColumn="1" w:lastColumn="0" w:noHBand="0" w:noVBand="1"/>
      </w:tblPr>
      <w:tblGrid>
        <w:gridCol w:w="1129"/>
        <w:gridCol w:w="1656"/>
        <w:gridCol w:w="450"/>
        <w:gridCol w:w="540"/>
        <w:gridCol w:w="541"/>
        <w:gridCol w:w="539"/>
        <w:gridCol w:w="540"/>
        <w:gridCol w:w="540"/>
        <w:gridCol w:w="450"/>
        <w:gridCol w:w="450"/>
        <w:gridCol w:w="810"/>
        <w:gridCol w:w="630"/>
        <w:gridCol w:w="810"/>
        <w:gridCol w:w="3086"/>
      </w:tblGrid>
      <w:tr w:rsidR="00F37FD7" w:rsidRPr="004721C0" w14:paraId="4BBB31BD" w14:textId="77777777" w:rsidTr="0068620A">
        <w:trPr>
          <w:trHeight w:val="269"/>
          <w:tblHeader/>
        </w:trPr>
        <w:tc>
          <w:tcPr>
            <w:tcW w:w="2785" w:type="dxa"/>
            <w:gridSpan w:val="2"/>
            <w:vMerge w:val="restart"/>
            <w:shd w:val="clear" w:color="auto" w:fill="D2EBCB"/>
            <w:hideMark/>
          </w:tcPr>
          <w:p w14:paraId="571328C9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> </w:t>
            </w:r>
          </w:p>
          <w:p w14:paraId="15108775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> </w:t>
            </w:r>
          </w:p>
        </w:tc>
        <w:tc>
          <w:tcPr>
            <w:tcW w:w="6300" w:type="dxa"/>
            <w:gridSpan w:val="11"/>
            <w:shd w:val="clear" w:color="auto" w:fill="D2EBCB"/>
            <w:hideMark/>
          </w:tcPr>
          <w:p w14:paraId="36293E37" w14:textId="77777777" w:rsidR="00F37FD7" w:rsidRPr="00166ED0" w:rsidRDefault="00F37FD7" w:rsidP="0068620A">
            <w:pPr>
              <w:spacing w:after="0" w:line="240" w:lineRule="auto"/>
              <w:jc w:val="center"/>
              <w:rPr>
                <w:rFonts w:ascii="Arial Narrow" w:eastAsia="Times New Roman" w:hAnsi="Arial Narrow" w:cstheme="majorHAnsi"/>
                <w:b/>
                <w:sz w:val="20"/>
                <w:szCs w:val="20"/>
              </w:rPr>
            </w:pPr>
            <w:r w:rsidRPr="00166ED0">
              <w:rPr>
                <w:rFonts w:ascii="Arial Narrow" w:eastAsia="Times New Roman" w:hAnsi="Arial Narrow" w:cstheme="majorHAnsi"/>
                <w:b/>
                <w:sz w:val="20"/>
                <w:szCs w:val="20"/>
              </w:rPr>
              <w:t>NBS typology</w:t>
            </w:r>
          </w:p>
        </w:tc>
        <w:tc>
          <w:tcPr>
            <w:tcW w:w="3086" w:type="dxa"/>
            <w:shd w:val="clear" w:color="auto" w:fill="D2EBCB"/>
          </w:tcPr>
          <w:p w14:paraId="67448BFC" w14:textId="77777777" w:rsidR="00F37FD7" w:rsidRPr="00166ED0" w:rsidRDefault="00F37FD7" w:rsidP="0068620A">
            <w:pPr>
              <w:spacing w:after="0" w:line="240" w:lineRule="auto"/>
              <w:jc w:val="center"/>
              <w:rPr>
                <w:rFonts w:ascii="Arial Narrow" w:eastAsia="Times New Roman" w:hAnsi="Arial Narrow" w:cstheme="majorHAnsi"/>
                <w:b/>
                <w:sz w:val="20"/>
                <w:szCs w:val="20"/>
              </w:rPr>
            </w:pPr>
            <w:r w:rsidRPr="00166ED0">
              <w:rPr>
                <w:rFonts w:ascii="Arial Narrow" w:eastAsia="Times New Roman" w:hAnsi="Arial Narrow" w:cstheme="majorHAnsi"/>
                <w:b/>
                <w:sz w:val="20"/>
                <w:szCs w:val="20"/>
              </w:rPr>
              <w:t>Literature review</w:t>
            </w:r>
          </w:p>
        </w:tc>
      </w:tr>
      <w:tr w:rsidR="00F37FD7" w:rsidRPr="004721C0" w14:paraId="3A899C82" w14:textId="77777777" w:rsidTr="0068620A">
        <w:trPr>
          <w:trHeight w:val="170"/>
          <w:tblHeader/>
        </w:trPr>
        <w:tc>
          <w:tcPr>
            <w:tcW w:w="2785" w:type="dxa"/>
            <w:gridSpan w:val="2"/>
            <w:vMerge/>
            <w:shd w:val="clear" w:color="auto" w:fill="D2EBCB"/>
            <w:hideMark/>
          </w:tcPr>
          <w:p w14:paraId="67700EC7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</w:p>
        </w:tc>
        <w:tc>
          <w:tcPr>
            <w:tcW w:w="1531" w:type="dxa"/>
            <w:gridSpan w:val="3"/>
            <w:shd w:val="clear" w:color="auto" w:fill="D2EBCB"/>
            <w:hideMark/>
          </w:tcPr>
          <w:p w14:paraId="50F3D071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>Sustainable practices</w:t>
            </w:r>
          </w:p>
        </w:tc>
        <w:tc>
          <w:tcPr>
            <w:tcW w:w="1619" w:type="dxa"/>
            <w:gridSpan w:val="3"/>
            <w:shd w:val="clear" w:color="auto" w:fill="D2EBCB"/>
            <w:hideMark/>
          </w:tcPr>
          <w:p w14:paraId="34906B53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>Green infrastructure</w:t>
            </w:r>
          </w:p>
        </w:tc>
        <w:tc>
          <w:tcPr>
            <w:tcW w:w="1710" w:type="dxa"/>
            <w:gridSpan w:val="3"/>
            <w:shd w:val="clear" w:color="auto" w:fill="D2EBCB"/>
            <w:hideMark/>
          </w:tcPr>
          <w:p w14:paraId="237214B0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>Bioremediation</w:t>
            </w:r>
          </w:p>
        </w:tc>
        <w:tc>
          <w:tcPr>
            <w:tcW w:w="1440" w:type="dxa"/>
            <w:gridSpan w:val="2"/>
            <w:shd w:val="clear" w:color="auto" w:fill="D2EBCB"/>
            <w:hideMark/>
          </w:tcPr>
          <w:p w14:paraId="6A906CFE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>Conservation</w:t>
            </w:r>
          </w:p>
        </w:tc>
        <w:tc>
          <w:tcPr>
            <w:tcW w:w="3086" w:type="dxa"/>
            <w:vMerge w:val="restart"/>
            <w:shd w:val="clear" w:color="auto" w:fill="D2EBCB"/>
          </w:tcPr>
          <w:p w14:paraId="41B229EF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 xml:space="preserve">Key references  </w:t>
            </w:r>
          </w:p>
          <w:p w14:paraId="6AFF919C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</w:p>
          <w:p w14:paraId="6981FB11" w14:textId="5BDECE6A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 xml:space="preserve">*) </w:t>
            </w:r>
            <w:r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>added after</w:t>
            </w: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 xml:space="preserve"> the </w:t>
            </w:r>
            <w:r w:rsidR="00807265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 xml:space="preserve">literature </w:t>
            </w: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>search</w:t>
            </w:r>
          </w:p>
        </w:tc>
      </w:tr>
      <w:tr w:rsidR="00F37FD7" w:rsidRPr="004721C0" w14:paraId="14552F0C" w14:textId="77777777" w:rsidTr="0068620A">
        <w:trPr>
          <w:trHeight w:val="413"/>
          <w:tblHeader/>
        </w:trPr>
        <w:tc>
          <w:tcPr>
            <w:tcW w:w="2785" w:type="dxa"/>
            <w:gridSpan w:val="2"/>
            <w:shd w:val="clear" w:color="auto" w:fill="D2EBCB"/>
            <w:hideMark/>
          </w:tcPr>
          <w:p w14:paraId="4C45FF31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>Demonstrable essential primary function</w:t>
            </w:r>
          </w:p>
        </w:tc>
        <w:tc>
          <w:tcPr>
            <w:tcW w:w="1531" w:type="dxa"/>
            <w:gridSpan w:val="3"/>
            <w:shd w:val="clear" w:color="auto" w:fill="D2EBCB"/>
            <w:hideMark/>
          </w:tcPr>
          <w:p w14:paraId="345BDE15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>Must have a productive element</w:t>
            </w:r>
          </w:p>
        </w:tc>
        <w:tc>
          <w:tcPr>
            <w:tcW w:w="1619" w:type="dxa"/>
            <w:gridSpan w:val="3"/>
            <w:shd w:val="clear" w:color="auto" w:fill="D2EBCB"/>
            <w:hideMark/>
          </w:tcPr>
          <w:p w14:paraId="436398F4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 xml:space="preserve"> Must have a structural engineering function</w:t>
            </w:r>
          </w:p>
        </w:tc>
        <w:tc>
          <w:tcPr>
            <w:tcW w:w="1710" w:type="dxa"/>
            <w:gridSpan w:val="3"/>
            <w:shd w:val="clear" w:color="auto" w:fill="D2EBCB"/>
            <w:hideMark/>
          </w:tcPr>
          <w:p w14:paraId="5EEFB3DD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 xml:space="preserve"> Must have a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 </w:t>
            </w: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>beneficial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 </w:t>
            </w: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 xml:space="preserve">biochemical, </w:t>
            </w:r>
            <w:proofErr w:type="gramStart"/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>biological</w:t>
            </w:r>
            <w:proofErr w:type="gramEnd"/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 xml:space="preserve"> or microbial function</w:t>
            </w:r>
          </w:p>
        </w:tc>
        <w:tc>
          <w:tcPr>
            <w:tcW w:w="1440" w:type="dxa"/>
            <w:gridSpan w:val="2"/>
            <w:shd w:val="clear" w:color="auto" w:fill="D2EBCB"/>
            <w:hideMark/>
          </w:tcPr>
          <w:p w14:paraId="2CD3FC5A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>Must have a species preservation benefit</w:t>
            </w:r>
          </w:p>
        </w:tc>
        <w:tc>
          <w:tcPr>
            <w:tcW w:w="3086" w:type="dxa"/>
            <w:vMerge/>
            <w:shd w:val="clear" w:color="auto" w:fill="DEEAF6"/>
          </w:tcPr>
          <w:p w14:paraId="5B84E515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</w:p>
        </w:tc>
      </w:tr>
      <w:tr w:rsidR="00F37FD7" w:rsidRPr="004721C0" w14:paraId="31FD54D0" w14:textId="77777777" w:rsidTr="00166ED0">
        <w:trPr>
          <w:cantSplit/>
          <w:trHeight w:val="1322"/>
          <w:tblHeader/>
        </w:trPr>
        <w:tc>
          <w:tcPr>
            <w:tcW w:w="1129" w:type="dxa"/>
            <w:shd w:val="clear" w:color="auto" w:fill="D2EBCB"/>
            <w:hideMark/>
          </w:tcPr>
          <w:p w14:paraId="22FA9FBA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>Generic</w:t>
            </w:r>
          </w:p>
        </w:tc>
        <w:tc>
          <w:tcPr>
            <w:tcW w:w="1656" w:type="dxa"/>
            <w:shd w:val="clear" w:color="auto" w:fill="D2EBCB"/>
            <w:hideMark/>
          </w:tcPr>
          <w:p w14:paraId="03CE572D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t>Practice</w:t>
            </w:r>
          </w:p>
        </w:tc>
        <w:tc>
          <w:tcPr>
            <w:tcW w:w="450" w:type="dxa"/>
            <w:shd w:val="clear" w:color="auto" w:fill="D2EBCB"/>
            <w:textDirection w:val="btLr"/>
            <w:hideMark/>
          </w:tcPr>
          <w:p w14:paraId="1DF2FA18" w14:textId="77777777" w:rsidR="00F37FD7" w:rsidRPr="004721C0" w:rsidRDefault="00F37FD7" w:rsidP="0068620A">
            <w:pPr>
              <w:spacing w:after="0" w:line="240" w:lineRule="auto"/>
              <w:ind w:left="113" w:right="113"/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 xml:space="preserve">1.1 production  </w:t>
            </w:r>
          </w:p>
        </w:tc>
        <w:tc>
          <w:tcPr>
            <w:tcW w:w="540" w:type="dxa"/>
            <w:shd w:val="clear" w:color="auto" w:fill="D2EBCB"/>
            <w:textDirection w:val="btLr"/>
            <w:hideMark/>
          </w:tcPr>
          <w:p w14:paraId="0D712CA9" w14:textId="77777777" w:rsidR="00F37FD7" w:rsidRPr="004721C0" w:rsidRDefault="00F37FD7" w:rsidP="0068620A">
            <w:pPr>
              <w:spacing w:after="0" w:line="240" w:lineRule="auto"/>
              <w:ind w:left="113" w:right="113"/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 xml:space="preserve">1.2 nutrients  </w:t>
            </w:r>
          </w:p>
        </w:tc>
        <w:tc>
          <w:tcPr>
            <w:tcW w:w="541" w:type="dxa"/>
            <w:shd w:val="clear" w:color="auto" w:fill="D2EBCB"/>
            <w:textDirection w:val="btLr"/>
            <w:hideMark/>
          </w:tcPr>
          <w:p w14:paraId="49CAFCE0" w14:textId="77777777" w:rsidR="00F37FD7" w:rsidRPr="004721C0" w:rsidRDefault="00F37FD7" w:rsidP="0068620A">
            <w:pPr>
              <w:spacing w:after="0" w:line="240" w:lineRule="auto"/>
              <w:ind w:left="113" w:right="113"/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1.3 microclimate</w:t>
            </w:r>
          </w:p>
        </w:tc>
        <w:tc>
          <w:tcPr>
            <w:tcW w:w="539" w:type="dxa"/>
            <w:shd w:val="clear" w:color="auto" w:fill="D2EBCB"/>
            <w:textDirection w:val="btLr"/>
            <w:hideMark/>
          </w:tcPr>
          <w:p w14:paraId="0B540108" w14:textId="77777777" w:rsidR="00F37FD7" w:rsidRPr="004721C0" w:rsidRDefault="00F37FD7" w:rsidP="0068620A">
            <w:pPr>
              <w:spacing w:after="0" w:line="240" w:lineRule="auto"/>
              <w:ind w:left="113" w:right="113"/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2.1 water flows</w:t>
            </w:r>
          </w:p>
        </w:tc>
        <w:tc>
          <w:tcPr>
            <w:tcW w:w="540" w:type="dxa"/>
            <w:shd w:val="clear" w:color="auto" w:fill="D2EBCB"/>
            <w:textDirection w:val="btLr"/>
            <w:hideMark/>
          </w:tcPr>
          <w:p w14:paraId="30B859B6" w14:textId="77777777" w:rsidR="00F37FD7" w:rsidRPr="004721C0" w:rsidRDefault="00F37FD7" w:rsidP="0068620A">
            <w:pPr>
              <w:spacing w:after="0" w:line="240" w:lineRule="auto"/>
              <w:ind w:left="113" w:right="113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4721C0">
              <w:rPr>
                <w:rFonts w:ascii="Arial Narrow" w:eastAsia="Times New Roman" w:hAnsi="Arial Narrow" w:cstheme="majorHAnsi"/>
                <w:sz w:val="18"/>
                <w:szCs w:val="18"/>
              </w:rPr>
              <w:t>2.2 soil erosion</w:t>
            </w:r>
          </w:p>
        </w:tc>
        <w:tc>
          <w:tcPr>
            <w:tcW w:w="540" w:type="dxa"/>
            <w:shd w:val="clear" w:color="auto" w:fill="D2EBCB"/>
            <w:textDirection w:val="btLr"/>
            <w:hideMark/>
          </w:tcPr>
          <w:p w14:paraId="2B5671BC" w14:textId="77777777" w:rsidR="00F37FD7" w:rsidRPr="004721C0" w:rsidRDefault="00F37FD7" w:rsidP="0068620A">
            <w:pPr>
              <w:spacing w:after="0" w:line="240" w:lineRule="auto"/>
              <w:ind w:left="113" w:right="113"/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 xml:space="preserve">2.3 </w:t>
            </w:r>
            <w:proofErr w:type="spellStart"/>
            <w:r w:rsidRPr="004721C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stabilise</w:t>
            </w:r>
            <w:proofErr w:type="spellEnd"/>
            <w:r w:rsidRPr="004721C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 xml:space="preserve"> slopes  </w:t>
            </w:r>
          </w:p>
        </w:tc>
        <w:tc>
          <w:tcPr>
            <w:tcW w:w="450" w:type="dxa"/>
            <w:shd w:val="clear" w:color="auto" w:fill="D2EBCB"/>
            <w:textDirection w:val="btLr"/>
            <w:hideMark/>
          </w:tcPr>
          <w:p w14:paraId="2E56123D" w14:textId="77777777" w:rsidR="00F37FD7" w:rsidRPr="004721C0" w:rsidRDefault="00F37FD7" w:rsidP="0068620A">
            <w:pPr>
              <w:spacing w:after="0" w:line="240" w:lineRule="auto"/>
              <w:ind w:left="113" w:right="113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4721C0">
              <w:rPr>
                <w:rFonts w:ascii="Arial Narrow" w:eastAsia="Times New Roman" w:hAnsi="Arial Narrow" w:cstheme="majorHAnsi"/>
                <w:sz w:val="18"/>
                <w:szCs w:val="18"/>
              </w:rPr>
              <w:t xml:space="preserve">3.1 pollutants  </w:t>
            </w:r>
          </w:p>
        </w:tc>
        <w:tc>
          <w:tcPr>
            <w:tcW w:w="450" w:type="dxa"/>
            <w:shd w:val="clear" w:color="auto" w:fill="D2EBCB"/>
            <w:textDirection w:val="btLr"/>
            <w:hideMark/>
          </w:tcPr>
          <w:p w14:paraId="370678F1" w14:textId="77777777" w:rsidR="00F37FD7" w:rsidRPr="004721C0" w:rsidRDefault="00F37FD7" w:rsidP="0068620A">
            <w:pPr>
              <w:spacing w:after="0" w:line="240" w:lineRule="auto"/>
              <w:ind w:left="113" w:right="113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4721C0">
              <w:rPr>
                <w:rFonts w:ascii="Arial Narrow" w:eastAsia="Times New Roman" w:hAnsi="Arial Narrow" w:cstheme="majorHAnsi"/>
                <w:sz w:val="18"/>
                <w:szCs w:val="18"/>
              </w:rPr>
              <w:t xml:space="preserve">3.2 biota  </w:t>
            </w:r>
          </w:p>
        </w:tc>
        <w:tc>
          <w:tcPr>
            <w:tcW w:w="810" w:type="dxa"/>
            <w:shd w:val="clear" w:color="auto" w:fill="D2EBCB"/>
            <w:textDirection w:val="btLr"/>
            <w:hideMark/>
          </w:tcPr>
          <w:p w14:paraId="0E5A73AB" w14:textId="77777777" w:rsidR="00F37FD7" w:rsidRPr="004721C0" w:rsidRDefault="00F37FD7" w:rsidP="0068620A">
            <w:pPr>
              <w:spacing w:after="0" w:line="240" w:lineRule="auto"/>
              <w:ind w:left="113" w:right="113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4721C0">
              <w:rPr>
                <w:rFonts w:ascii="Arial Narrow" w:eastAsia="Times New Roman" w:hAnsi="Arial Narrow" w:cstheme="majorHAnsi"/>
                <w:sz w:val="18"/>
                <w:szCs w:val="18"/>
              </w:rPr>
              <w:t>3.3 carbon sequestration</w:t>
            </w:r>
          </w:p>
        </w:tc>
        <w:tc>
          <w:tcPr>
            <w:tcW w:w="630" w:type="dxa"/>
            <w:shd w:val="clear" w:color="auto" w:fill="D2EBCB"/>
            <w:textDirection w:val="btLr"/>
            <w:hideMark/>
          </w:tcPr>
          <w:p w14:paraId="3F1430DA" w14:textId="77777777" w:rsidR="00F37FD7" w:rsidRPr="004721C0" w:rsidRDefault="00F37FD7" w:rsidP="0068620A">
            <w:pPr>
              <w:spacing w:after="0" w:line="240" w:lineRule="auto"/>
              <w:ind w:left="113" w:right="113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4721C0">
              <w:rPr>
                <w:rFonts w:ascii="Arial Narrow" w:eastAsia="Times New Roman" w:hAnsi="Arial Narrow" w:cstheme="majorHAnsi"/>
                <w:sz w:val="18"/>
                <w:szCs w:val="18"/>
              </w:rPr>
              <w:t>4.1 biological diversity (field)</w:t>
            </w:r>
          </w:p>
        </w:tc>
        <w:tc>
          <w:tcPr>
            <w:tcW w:w="810" w:type="dxa"/>
            <w:shd w:val="clear" w:color="auto" w:fill="D2EBCB"/>
            <w:textDirection w:val="btLr"/>
            <w:hideMark/>
          </w:tcPr>
          <w:p w14:paraId="04A2EAD9" w14:textId="77777777" w:rsidR="00F37FD7" w:rsidRPr="004721C0" w:rsidRDefault="00F37FD7" w:rsidP="0068620A">
            <w:pPr>
              <w:spacing w:after="0" w:line="240" w:lineRule="auto"/>
              <w:ind w:left="113" w:right="113"/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 xml:space="preserve">4.2 connectivity (landscape) </w:t>
            </w:r>
          </w:p>
        </w:tc>
        <w:tc>
          <w:tcPr>
            <w:tcW w:w="3086" w:type="dxa"/>
            <w:vMerge/>
            <w:shd w:val="clear" w:color="auto" w:fill="DEEAF6"/>
            <w:textDirection w:val="btLr"/>
          </w:tcPr>
          <w:p w14:paraId="79183D87" w14:textId="77777777" w:rsidR="00F37FD7" w:rsidRPr="004721C0" w:rsidRDefault="00F37FD7" w:rsidP="0068620A">
            <w:pPr>
              <w:spacing w:after="0" w:line="240" w:lineRule="auto"/>
              <w:ind w:left="113" w:right="113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</w:p>
        </w:tc>
      </w:tr>
      <w:tr w:rsidR="00F37FD7" w:rsidRPr="004721C0" w14:paraId="344FC3F2" w14:textId="77777777" w:rsidTr="0068620A">
        <w:trPr>
          <w:trHeight w:val="440"/>
        </w:trPr>
        <w:tc>
          <w:tcPr>
            <w:tcW w:w="1129" w:type="dxa"/>
            <w:shd w:val="clear" w:color="auto" w:fill="FFFFFF" w:themeFill="background1"/>
            <w:hideMark/>
          </w:tcPr>
          <w:p w14:paraId="5EAB7146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Agriculture</w:t>
            </w: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72256FBB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Inter-cropping with legumes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213C48F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0C7816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6"/>
                <w:szCs w:val="16"/>
              </w:rPr>
              <w:t>++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20BBE7D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63BA0F6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73ECC1C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5CD291F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15374E4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05C302E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25538DE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1178521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4FF19DB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033C1DCC" w14:textId="69733BB2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JdmVyc29uPC9BdXRob3I+PFllYXI+MjAxNDwvWWVhcj48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</w:fldData>
              </w:fldChar>
            </w:r>
            <w:r w:rsidR="00166ED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</w:instrText>
            </w:r>
            <w:r w:rsidR="00166ED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JdmVyc29uPC9BdXRob3I+PFllYXI+MjAxNDwvWWVhcj48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</w:fldData>
              </w:fldChar>
            </w:r>
            <w:r w:rsidR="00166ED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.DATA </w:instrText>
            </w:r>
            <w:r w:rsidR="00166ED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="00166ED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="00166ED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Iverson et al., 2014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*</w:t>
            </w:r>
          </w:p>
        </w:tc>
      </w:tr>
      <w:tr w:rsidR="00F37FD7" w:rsidRPr="004721C0" w14:paraId="647E6ABC" w14:textId="77777777" w:rsidTr="0068620A">
        <w:trPr>
          <w:trHeight w:val="665"/>
        </w:trPr>
        <w:tc>
          <w:tcPr>
            <w:tcW w:w="1129" w:type="dxa"/>
            <w:shd w:val="clear" w:color="auto" w:fill="FFFFFF" w:themeFill="background1"/>
            <w:hideMark/>
          </w:tcPr>
          <w:p w14:paraId="731CF487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Irrigated agriculture</w:t>
            </w: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38DDD92D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Irrigation systems with smart water management systems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31E1702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6"/>
                <w:szCs w:val="16"/>
              </w:rPr>
              <w:t>+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309996F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0F40433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2F5E65A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536E69A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4DD7BEB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8BBB81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+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0492F745" w14:textId="77777777" w:rsidR="00F37FD7" w:rsidRPr="00166ED0" w:rsidRDefault="00F37FD7" w:rsidP="0068620A">
            <w:pPr>
              <w:spacing w:after="24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</w:p>
        </w:tc>
        <w:tc>
          <w:tcPr>
            <w:tcW w:w="810" w:type="dxa"/>
            <w:shd w:val="clear" w:color="auto" w:fill="FFFFFF" w:themeFill="background1"/>
            <w:hideMark/>
          </w:tcPr>
          <w:p w14:paraId="1524D78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416D182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11438BC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(+)</w:t>
            </w:r>
          </w:p>
        </w:tc>
        <w:tc>
          <w:tcPr>
            <w:tcW w:w="3086" w:type="dxa"/>
            <w:shd w:val="clear" w:color="auto" w:fill="FFFFFF" w:themeFill="background1"/>
          </w:tcPr>
          <w:p w14:paraId="6755DFFA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</w:tr>
      <w:tr w:rsidR="00F37FD7" w:rsidRPr="004721C0" w14:paraId="7B9F8687" w14:textId="77777777" w:rsidTr="0068620A">
        <w:trPr>
          <w:trHeight w:val="404"/>
        </w:trPr>
        <w:tc>
          <w:tcPr>
            <w:tcW w:w="1129" w:type="dxa"/>
            <w:vMerge w:val="restart"/>
            <w:shd w:val="clear" w:color="auto" w:fill="FFFFFF" w:themeFill="background1"/>
            <w:hideMark/>
          </w:tcPr>
          <w:p w14:paraId="60D1A43B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Agroforestry</w:t>
            </w: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659667E3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Alley cropping with legumes and/or trees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61C645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1A42B85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++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0CA603A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57E6B35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487A3D9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+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1499737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++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DEE889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22FC1C0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3CCCBB7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+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1541C76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178AE90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091C0254" w14:textId="4097F0CC" w:rsidR="00F37FD7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NY0l2b3I8L0F1dGhvcj48WWVhcj4yMDE3PC9ZZWFyPjxS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</w:fldData>
              </w:fldCha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NY0l2b3I8L0F1dGhvcj48WWVhcj4yMDE3PC9ZZWFyPjxS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</w:fldData>
              </w:fldCha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.DATA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McIvor et al., 2017; Wolz and DeLucia, 2018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  <w:p w14:paraId="471B4128" w14:textId="6755B06A" w:rsidR="00807265" w:rsidRPr="004721C0" w:rsidRDefault="00807265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Reference database for tree selection </w:t>
            </w:r>
            <w:r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ICRAF&lt;/Author&gt;&lt;Year&gt;2021&lt;/Year&gt;&lt;RecNum&gt;2299&lt;/RecNum&gt;&lt;DisplayText&gt;(ICRAF, 2021)&lt;/DisplayText&gt;&lt;record&gt;&lt;rec-number&gt;2299&lt;/rec-number&gt;&lt;foreign-keys&gt;&lt;key app="EN" db-id="0pz2es2e9va9roeesdsv2zs12dtvpdf5axwa" timestamp="1614410911"&gt;2299&lt;/key&gt;&lt;/foreign-keys&gt;&lt;ref-type name="Web Page"&gt;12&lt;/ref-type&gt;&lt;contributors&gt;&lt;authors&gt;&lt;author&gt;ICRAF,&lt;/author&gt;&lt;/authors&gt;&lt;/contributors&gt;&lt;titles&gt;&lt;title&gt;Global Tree Knowledge Platform&lt;/title&gt;&lt;/titles&gt;&lt;volume&gt;2021&lt;/volume&gt;&lt;number&gt;27 Feb&lt;/number&gt;&lt;dates&gt;&lt;year&gt;2021&lt;/year&gt;&lt;/dates&gt;&lt;pub-location&gt;Nairobi&lt;/pub-location&gt;&lt;publisher&gt;World Agroforestry https://worldagroforestry.org/tree-knowledge&lt;/publisher&gt;&lt;urls&gt;&lt;related-urls&gt;&lt;url&gt;https://worldagroforestry.org/tree-knowledge&lt;/url&gt;&lt;/related-urls&gt;&lt;/urls&gt;&lt;/record&gt;&lt;/Cite&gt;&lt;/EndNote&gt;</w:instrText>
            </w:r>
            <w:r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ICRAF, 2021)</w:t>
            </w:r>
            <w:r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  <w:r>
              <w:rPr>
                <w:rFonts w:ascii="Arial Narrow" w:eastAsia="Times New Roman" w:hAnsi="Arial Narrow" w:cstheme="majorHAnsi"/>
                <w:sz w:val="20"/>
                <w:szCs w:val="20"/>
              </w:rPr>
              <w:t>*</w:t>
            </w:r>
          </w:p>
        </w:tc>
      </w:tr>
      <w:tr w:rsidR="00F37FD7" w:rsidRPr="004721C0" w14:paraId="0287276F" w14:textId="77777777" w:rsidTr="0068620A">
        <w:trPr>
          <w:trHeight w:val="422"/>
        </w:trPr>
        <w:tc>
          <w:tcPr>
            <w:tcW w:w="1129" w:type="dxa"/>
            <w:vMerge/>
            <w:shd w:val="clear" w:color="auto" w:fill="FFFFFF" w:themeFill="background1"/>
          </w:tcPr>
          <w:p w14:paraId="31F8D192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318C9080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proofErr w:type="spellStart"/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Silvo</w:t>
            </w:r>
            <w:proofErr w:type="spellEnd"/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-pastoral systems for livestock husbandry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8905CC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6"/>
                <w:szCs w:val="16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55436BA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+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16858BC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+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1C51492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756F7B6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6"/>
                <w:szCs w:val="16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50DD5D3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6"/>
                <w:szCs w:val="16"/>
              </w:rPr>
              <w:t>+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74E795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89322A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</w:tcPr>
          <w:p w14:paraId="3FA5452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+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425A8C9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26D1134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3DDDD6D3" w14:textId="7EB7E608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Chandler&lt;/Author&gt;&lt;Year&gt;2018&lt;/Year&gt;&lt;RecNum&gt;1717&lt;/RecNum&gt;&lt;DisplayText&gt;(Chandler et al., 2018)&lt;/DisplayText&gt;&lt;record&gt;&lt;rec-number&gt;1717&lt;/rec-number&gt;&lt;foreign-keys&gt;&lt;key app="EN" db-id="0pz2es2e9va9roeesdsv2zs12dtvpdf5axwa" timestamp="1566040502"&gt;1717&lt;/key&gt;&lt;/foreign-keys&gt;&lt;ref-type name="Journal Article"&gt;17&lt;/ref-type&gt;&lt;contributors&gt;&lt;authors&gt;&lt;author&gt;Chandler, K. R.&lt;/author&gt;&lt;author&gt;Stevens, C. J.&lt;/author&gt;&lt;author&gt;Binley, A.&lt;/author&gt;&lt;author&gt;Keith, A. M.&lt;/author&gt;&lt;/authors&gt;&lt;/contributors&gt;&lt;titles&gt;&lt;title&gt;Influence of tree species and forest land use on soil hydraulic conductivity and implications for surface runoff generation&lt;/title&gt;&lt;secondary-title&gt;Geoderma&lt;/secondary-title&gt;&lt;/titles&gt;&lt;periodical&gt;&lt;full-title&gt;Geoderma&lt;/full-title&gt;&lt;/periodical&gt;&lt;pages&gt;120-127&lt;/pages&gt;&lt;volume&gt;310&lt;/volume&gt;&lt;keywords&gt;&lt;keyword&gt;Flooding&lt;/keyword&gt;&lt;keyword&gt;Soil hydrology&lt;/keyword&gt;&lt;keyword&gt;Land management&lt;/keyword&gt;&lt;keyword&gt;Mitigation&lt;/keyword&gt;&lt;keyword&gt;Tree species&lt;/keyword&gt;&lt;keyword&gt;Woodland&lt;/keyword&gt;&lt;/keywords&gt;&lt;dates&gt;&lt;year&gt;2018&lt;/year&gt;&lt;pub-dates&gt;&lt;date&gt;2018/01/15/&lt;/date&gt;&lt;/pub-dates&gt;&lt;/dates&gt;&lt;isbn&gt;0016-7061&lt;/isbn&gt;&lt;urls&gt;&lt;related-urls&gt;&lt;url&gt;http://www.sciencedirect.com/science/article/pii/S0016706117301659&lt;/url&gt;&lt;/related-urls&gt;&lt;/urls&gt;&lt;electronic-resource-num&gt;https://doi.org/10.1016/j.geoderma.2017.08.011&lt;/electronic-resource-num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Chandler et al., 2018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799385CD" w14:textId="77777777" w:rsidTr="0068620A">
        <w:trPr>
          <w:trHeight w:val="278"/>
        </w:trPr>
        <w:tc>
          <w:tcPr>
            <w:tcW w:w="1129" w:type="dxa"/>
            <w:vMerge/>
            <w:shd w:val="clear" w:color="auto" w:fill="FFFFFF" w:themeFill="background1"/>
          </w:tcPr>
          <w:p w14:paraId="16008B71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2DF237C9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proofErr w:type="spellStart"/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Silvo</w:t>
            </w:r>
            <w:proofErr w:type="spellEnd"/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-arable systems for cultivation; intercropping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4052DA4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6"/>
                <w:szCs w:val="16"/>
              </w:rPr>
              <w:t>+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458DDCB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(+)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6E5863E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6"/>
                <w:szCs w:val="16"/>
              </w:rPr>
              <w:t>+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4FFD09C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396C088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6"/>
                <w:szCs w:val="16"/>
              </w:rPr>
              <w:t>+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091087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6"/>
                <w:szCs w:val="16"/>
              </w:rPr>
              <w:t>+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6FE0DF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B6A0BE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</w:tcPr>
          <w:p w14:paraId="5E568B8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++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3934B81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36879E6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0BD4B0E9" w14:textId="0AC8C639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Hb2xvc292PC9BdXRob3I+PFllYXI+MjAxMzwvWWVhcj48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</w:fldData>
              </w:fldCha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Hb2xvc292PC9BdXRob3I+PFllYXI+MjAxMzwvWWVhcj48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</w:fldData>
              </w:fldCha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.DATA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Golosov and Belyaev, 2013; Zhu et al., 2019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5DF322DC" w14:textId="77777777" w:rsidTr="0068620A">
        <w:trPr>
          <w:trHeight w:val="350"/>
        </w:trPr>
        <w:tc>
          <w:tcPr>
            <w:tcW w:w="1129" w:type="dxa"/>
            <w:vMerge w:val="restart"/>
            <w:shd w:val="clear" w:color="auto" w:fill="FFFFFF" w:themeFill="background1"/>
            <w:hideMark/>
          </w:tcPr>
          <w:p w14:paraId="2B80FB4A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Silviculture</w:t>
            </w: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0E351C6E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Reduced impact logging 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2690539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6"/>
                <w:szCs w:val="16"/>
              </w:rPr>
              <w:t>+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9E2D6F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</w:p>
        </w:tc>
        <w:tc>
          <w:tcPr>
            <w:tcW w:w="541" w:type="dxa"/>
            <w:shd w:val="clear" w:color="auto" w:fill="FFFFFF" w:themeFill="background1"/>
            <w:hideMark/>
          </w:tcPr>
          <w:p w14:paraId="5E5C994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21719F8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1F00AF6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78556A8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FE425F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E9150A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</w:tcPr>
          <w:p w14:paraId="57D0852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+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75917C6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695DE3E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51FC7A78" w14:textId="0446DEF5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Hoque Mozumder&lt;/Author&gt;&lt;Year&gt;2018&lt;/Year&gt;&lt;RecNum&gt;1661&lt;/RecNum&gt;&lt;DisplayText&gt;(Hoque Mozumder et al., 2018)&lt;/DisplayText&gt;&lt;record&gt;&lt;rec-number&gt;1661&lt;/rec-number&gt;&lt;foreign-keys&gt;&lt;key app="EN" db-id="0pz2es2e9va9roeesdsv2zs12dtvpdf5axwa" timestamp="1565194203"&gt;1661&lt;/key&gt;&lt;/foreign-keys&gt;&lt;ref-type name="Journal Article"&gt;17&lt;/ref-type&gt;&lt;contributors&gt;&lt;authors&gt;&lt;author&gt;Hoque Mozumder, Mohammad Mojibul&lt;/author&gt;&lt;author&gt;Shamsuzzaman, Md Mostafa&lt;/author&gt;&lt;author&gt;Rashed-Un-Nabi, Md&lt;/author&gt;&lt;author&gt;Karim, Ehsanul&lt;/author&gt;&lt;/authors&gt;&lt;/contributors&gt;&lt;titles&gt;&lt;title&gt;Social-ecological dynamics of the small scale fisheries in Sundarban Mangrove Forest, Bangladesh&lt;/title&gt;&lt;secondary-title&gt;Aquaculture and Fisheries&lt;/secondary-title&gt;&lt;/titles&gt;&lt;periodical&gt;&lt;full-title&gt;Aquaculture and Fisheries&lt;/full-title&gt;&lt;/periodical&gt;&lt;pages&gt;38-49&lt;/pages&gt;&lt;volume&gt;3&lt;/volume&gt;&lt;number&gt;1&lt;/number&gt;&lt;keywords&gt;&lt;keyword&gt;Sundarban&lt;/keyword&gt;&lt;keyword&gt;Artisanal fishery&lt;/keyword&gt;&lt;keyword&gt;Social-ecological dynamics&lt;/keyword&gt;&lt;keyword&gt;Livelihood&lt;/keyword&gt;&lt;keyword&gt;Management policies&lt;/keyword&gt;&lt;/keywords&gt;&lt;dates&gt;&lt;year&gt;2018&lt;/year&gt;&lt;pub-dates&gt;&lt;date&gt;2018/01/01/&lt;/date&gt;&lt;/pub-dates&gt;&lt;/dates&gt;&lt;isbn&gt;2468-550X&lt;/isbn&gt;&lt;urls&gt;&lt;related-urls&gt;&lt;url&gt;http://www.sciencedirect.com/science/article/pii/S2468550X17300898&lt;/url&gt;&lt;/related-urls&gt;&lt;/urls&gt;&lt;electronic-resource-num&gt;https://doi.org/10.1016/j.aaf.2017.12.002&lt;/electronic-resource-num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Hoque Mozumder et al., 2018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47008785" w14:textId="77777777" w:rsidTr="0068620A">
        <w:trPr>
          <w:trHeight w:val="368"/>
        </w:trPr>
        <w:tc>
          <w:tcPr>
            <w:tcW w:w="1129" w:type="dxa"/>
            <w:vMerge/>
            <w:shd w:val="clear" w:color="auto" w:fill="FFFFFF" w:themeFill="background1"/>
          </w:tcPr>
          <w:p w14:paraId="538D46E2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6DE53AB1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Continuous forest cover 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0E099C6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6"/>
                <w:szCs w:val="16"/>
              </w:rPr>
              <w:t>+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1C1D7E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2483E95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739BB28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</w:tcPr>
          <w:p w14:paraId="371DC66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</w:tcPr>
          <w:p w14:paraId="0C514EF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+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264E07C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1A8D5F2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+</w:t>
            </w:r>
          </w:p>
        </w:tc>
        <w:tc>
          <w:tcPr>
            <w:tcW w:w="810" w:type="dxa"/>
            <w:shd w:val="clear" w:color="auto" w:fill="FFFFFF" w:themeFill="background1"/>
          </w:tcPr>
          <w:p w14:paraId="3C87DFF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+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43A7D22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+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18372B8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6"/>
                <w:szCs w:val="16"/>
              </w:rPr>
            </w:pPr>
            <w:r w:rsidRPr="00166ED0">
              <w:rPr>
                <w:rFonts w:ascii="Arial Narrow" w:eastAsia="Times New Roman" w:hAnsi="Arial Narrow" w:cstheme="majorHAnsi"/>
                <w:sz w:val="16"/>
                <w:szCs w:val="16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178E3E81" w14:textId="222DC6CA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Angelstam&lt;/Author&gt;&lt;Year&gt;2017&lt;/Year&gt;&lt;RecNum&gt;1577&lt;/RecNum&gt;&lt;DisplayText&gt;(Angelstam and Lazdinis, 2017)&lt;/DisplayText&gt;&lt;record&gt;&lt;rec-number&gt;1577&lt;/rec-number&gt;&lt;foreign-keys&gt;&lt;key app="EN" db-id="0pz2es2e9va9roeesdsv2zs12dtvpdf5axwa" timestamp="0"&gt;1577&lt;/key&gt;&lt;/foreign-keys&gt;&lt;ref-type name="Journal Article"&gt;17&lt;/ref-type&gt;&lt;contributors&gt;&lt;authors&gt;&lt;author&gt;Angelstam, Per&lt;/author&gt;&lt;author&gt;Lazdinis, Marius&lt;/author&gt;&lt;/authors&gt;&lt;/contributors&gt;&lt;titles&gt;&lt;title&gt;Tall herb sites as a guide for planning, maintenance and engineering of riparian continuous forest cover&lt;/title&gt;&lt;secondary-title&gt;Ecological Engineering&lt;/secondary-title&gt;&lt;/titles&gt;&lt;periodical&gt;&lt;full-title&gt;Ecological Engineering&lt;/full-title&gt;&lt;/periodical&gt;&lt;pages&gt;470-477&lt;/pages&gt;&lt;volume&gt;103&lt;/volume&gt;&lt;keywords&gt;&lt;keyword&gt;Riparian forest&lt;/keyword&gt;&lt;keyword&gt;Stream restoration&lt;/keyword&gt;&lt;keyword&gt;Site type&lt;/keyword&gt;&lt;keyword&gt;Biodiversity conservation&lt;/keyword&gt;&lt;keyword&gt;Landscape restoration&lt;/keyword&gt;&lt;keyword&gt;Reference landscape&lt;/keyword&gt;&lt;keyword&gt;Green and blue infrastructures&lt;/keyword&gt;&lt;keyword&gt;Landscape governance&lt;/keyword&gt;&lt;/keywords&gt;&lt;dates&gt;&lt;year&gt;2017&lt;/year&gt;&lt;pub-dates&gt;&lt;date&gt;2017/06/01/&lt;/date&gt;&lt;/pub-dates&gt;&lt;/dates&gt;&lt;isbn&gt;0925-8574&lt;/isbn&gt;&lt;urls&gt;&lt;related-urls&gt;&lt;url&gt;http://www.sciencedirect.com/science/article/pii/S0925857416304244&lt;/url&gt;&lt;/related-urls&gt;&lt;/urls&gt;&lt;electronic-resource-num&gt;https://doi.org/10.1016/j.ecoleng.2016.06.099&lt;/electronic-resource-num&gt;&lt;research-notes&gt;riparian forest (host species richness) GI for biodiversity conservation&lt;/research-notes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Angelstam and Lazdinis, 2017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39D179AF" w14:textId="77777777" w:rsidTr="0068620A">
        <w:trPr>
          <w:trHeight w:val="386"/>
        </w:trPr>
        <w:tc>
          <w:tcPr>
            <w:tcW w:w="1129" w:type="dxa"/>
            <w:vMerge/>
            <w:shd w:val="clear" w:color="auto" w:fill="FFFFFF" w:themeFill="background1"/>
          </w:tcPr>
          <w:p w14:paraId="7A5BDD0B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313BE622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Native species plantations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1F878F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1446B5E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+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77BCAAD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+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1BF2F11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5217EA4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+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7A83875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22EC4E3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(+)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E80F7E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14B26E8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(+)</w:t>
            </w:r>
          </w:p>
        </w:tc>
        <w:tc>
          <w:tcPr>
            <w:tcW w:w="630" w:type="dxa"/>
            <w:shd w:val="clear" w:color="auto" w:fill="FFFFFF" w:themeFill="background1"/>
          </w:tcPr>
          <w:p w14:paraId="1C46C0D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(+)</w:t>
            </w:r>
          </w:p>
        </w:tc>
        <w:tc>
          <w:tcPr>
            <w:tcW w:w="810" w:type="dxa"/>
            <w:shd w:val="clear" w:color="auto" w:fill="FFFFFF" w:themeFill="background1"/>
          </w:tcPr>
          <w:p w14:paraId="6161518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(+)</w:t>
            </w:r>
          </w:p>
        </w:tc>
        <w:tc>
          <w:tcPr>
            <w:tcW w:w="3086" w:type="dxa"/>
            <w:shd w:val="clear" w:color="auto" w:fill="FFFFFF" w:themeFill="background1"/>
          </w:tcPr>
          <w:p w14:paraId="6D824657" w14:textId="35F1D502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instrText xml:space="preserve"> ADDIN EN.CITE &lt;EndNote&gt;&lt;Cite&gt;&lt;Author&gt;Chu&lt;/Author&gt;&lt;Year&gt;2019&lt;/Year&gt;&lt;RecNum&gt;1722&lt;/RecNum&gt;&lt;DisplayText&gt;(Chu et al., 2019)&lt;/DisplayText&gt;&lt;record&gt;&lt;rec-number&gt;1722&lt;/rec-number&gt;&lt;foreign-keys&gt;&lt;key app="EN" db-id="0pz2es2e9va9roeesdsv2zs12dtvpdf5axwa" timestamp="1566043087"&gt;1722&lt;/key&gt;&lt;/foreign-keys&gt;&lt;ref-type name="Journal Article"&gt;17&lt;/ref-type&gt;&lt;contributors&gt;&lt;authors&gt;&lt;author&gt;Chu, Shuangshuang&lt;/author&gt;&lt;author&gt;Ouyang, Jianhui&lt;/author&gt;&lt;author&gt;Liao, Dandan&lt;/author&gt;&lt;author&gt;Zhou, Yongdong&lt;/author&gt;&lt;author&gt;Liu, Songsong&lt;/author&gt;&lt;author&gt;Shen, Decai&lt;/author&gt;&lt;author&gt;Wei, Xiaohua&lt;/author&gt;&lt;author&gt;Zeng, Shucai&lt;/author&gt;&lt;/authors&gt;&lt;/contributors&gt;&lt;titles&gt;&lt;title&gt;Effects of enriched planting of native tree species on surface water flow, sediment, and nutrient losses in a Eucalyptus plantation forest in southern China&lt;/title&gt;&lt;secondary-title&gt;Science of The Total Environment&lt;/secondary-title&gt;&lt;/titles&gt;&lt;periodical&gt;&lt;full-title&gt;Science of The Total Environment&lt;/full-title&gt;&lt;/periodical&gt;&lt;pages&gt;224-234&lt;/pages&gt;&lt;volume&gt;675&lt;/volume&gt;&lt;keywords&gt;&lt;keyword&gt;Enriched planting&lt;/keyword&gt;&lt;keyword&gt;Native tree species&lt;/keyword&gt;&lt;keyword&gt;Nutrient loss&lt;/keyword&gt;&lt;keyword&gt;Soil erosion&lt;/keyword&gt;&lt;keyword&gt;Surface water flow&lt;/keyword&gt;&lt;keyword&gt;forests&lt;/keyword&gt;&lt;/keywords&gt;&lt;dates&gt;&lt;year&gt;2019&lt;/year&gt;&lt;pub-dates&gt;&lt;date&gt;2019/07/20/&lt;/date&gt;&lt;/pub-dates&gt;&lt;/dates&gt;&lt;isbn&gt;0048-9697&lt;/isbn&gt;&lt;urls&gt;&lt;related-urls&gt;&lt;url&gt;http://www.sciencedirect.com/science/article/pii/S0048969719317437&lt;/url&gt;&lt;/related-urls&gt;&lt;/urls&gt;&lt;electronic-resource-num&gt;https://doi.org/10.1016/j.scitotenv.2019.04.214&lt;/electronic-resource-num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bCs/>
                <w:noProof/>
                <w:sz w:val="20"/>
                <w:szCs w:val="20"/>
              </w:rPr>
              <w:t>(Chu et al., 2019)</w:t>
            </w: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fldChar w:fldCharType="end"/>
            </w:r>
          </w:p>
        </w:tc>
      </w:tr>
      <w:tr w:rsidR="00F37FD7" w:rsidRPr="00166ED0" w14:paraId="17EA1386" w14:textId="77777777" w:rsidTr="0068620A">
        <w:trPr>
          <w:trHeight w:val="269"/>
        </w:trPr>
        <w:tc>
          <w:tcPr>
            <w:tcW w:w="1129" w:type="dxa"/>
            <w:shd w:val="clear" w:color="auto" w:fill="FFFFFF" w:themeFill="background1"/>
            <w:hideMark/>
          </w:tcPr>
          <w:p w14:paraId="3435EEA4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Aquaculture</w:t>
            </w: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1410C8AC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Multi-trophic aquaculture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2EF1FB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AA06FE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47F26C4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3A31AF5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1F1FC57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0E7368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124B4A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8329CE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28B9C23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795C038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5A004C8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58859676" w14:textId="21C378CF" w:rsidR="00F37FD7" w:rsidRPr="00807265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  <w:lang w:val="it-IT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kJmFwb3M7T3VsdHJlbW9udDwvQXV0aG9yPjxZZWFyPjIw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</w:fldData>
              </w:fldChar>
            </w:r>
            <w:r w:rsidRPr="00807265">
              <w:rPr>
                <w:rFonts w:ascii="Arial Narrow" w:eastAsia="Times New Roman" w:hAnsi="Arial Narrow" w:cstheme="majorHAnsi"/>
                <w:sz w:val="20"/>
                <w:szCs w:val="20"/>
                <w:lang w:val="it-IT"/>
              </w:rPr>
              <w:instrText xml:space="preserve"> ADDIN EN.CITE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kJmFwb3M7T3VsdHJlbW9udDwvQXV0aG9yPjxZZWFyPjIw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</w:fldData>
              </w:fldChar>
            </w:r>
            <w:r w:rsidRPr="00807265">
              <w:rPr>
                <w:rFonts w:ascii="Arial Narrow" w:eastAsia="Times New Roman" w:hAnsi="Arial Narrow" w:cstheme="majorHAnsi"/>
                <w:sz w:val="20"/>
                <w:szCs w:val="20"/>
                <w:lang w:val="it-IT"/>
              </w:rPr>
              <w:instrText xml:space="preserve"> ADDIN EN.CITE.DATA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807265">
              <w:rPr>
                <w:rFonts w:ascii="Arial Narrow" w:eastAsia="Times New Roman" w:hAnsi="Arial Narrow" w:cstheme="majorHAnsi"/>
                <w:noProof/>
                <w:sz w:val="20"/>
                <w:szCs w:val="20"/>
                <w:lang w:val="it-IT"/>
              </w:rPr>
              <w:t>(d'Oultremont and Gutierrez, 2002; Li et al., 2019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54FF15AD" w14:textId="77777777" w:rsidTr="0068620A">
        <w:trPr>
          <w:trHeight w:val="431"/>
        </w:trPr>
        <w:tc>
          <w:tcPr>
            <w:tcW w:w="1129" w:type="dxa"/>
            <w:shd w:val="clear" w:color="auto" w:fill="FFFFFF" w:themeFill="background1"/>
            <w:hideMark/>
          </w:tcPr>
          <w:p w14:paraId="09FBA951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Agri-/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br/>
              <w:t>Aquaculture</w:t>
            </w: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169B2D4B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Faunal-aquatic systems  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A2557C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65A6779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3E45C79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16061A5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32D171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73DC33A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1B7A85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DC2652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05AE741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10A751D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+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7DFAAE1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14F6A405" w14:textId="525583EA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Mohanty&lt;/Author&gt;&lt;Year&gt;2009&lt;/Year&gt;&lt;RecNum&gt;638&lt;/RecNum&gt;&lt;DisplayText&gt;(Mohanty et al., 2009)&lt;/DisplayText&gt;&lt;record&gt;&lt;rec-number&gt;638&lt;/rec-number&gt;&lt;foreign-keys&gt;&lt;key app="EN" db-id="0pz2es2e9va9roeesdsv2zs12dtvpdf5axwa" timestamp="0"&gt;638&lt;/key&gt;&lt;/foreign-keys&gt;&lt;ref-type name="Journal Article"&gt;17&lt;/ref-type&gt;&lt;contributors&gt;&lt;authors&gt;&lt;author&gt;Mohanty, Rajeeb K&lt;/author&gt;&lt;author&gt;Jena, S K&lt;/author&gt;&lt;author&gt;Thakur, A K&lt;/author&gt;&lt;author&gt;Patil, D U&lt;/author&gt;&lt;/authors&gt;&lt;/contributors&gt;&lt;titles&gt;&lt;title&gt;Impact of high-density stocking and selective harvesting on yield and water productivity of deepwater rice-fish systems&lt;/title&gt;&lt;secondary-title&gt;Agricultural Water Management&lt;/secondary-title&gt;&lt;/titles&gt;&lt;periodical&gt;&lt;full-title&gt;Agricultural Water Management&lt;/full-title&gt;&lt;/periodical&gt;&lt;pages&gt;1844-1850&lt;/pages&gt;&lt;volume&gt;96&lt;/volume&gt;&lt;dates&gt;&lt;year&gt;2009&lt;/year&gt;&lt;/dates&gt;&lt;urls&gt;&lt;/urls&gt;&lt;research-notes&gt;rice-fish good stats data table of various systems pH, dissolved oxygen, Temp, alkalinity, dissolved organic matter, total suspended solids, NH4+ water, chlorophyll a, total plankton, nitrite, nitrate phosphate, available-N, available-P, organic soil-C, soil pH  [paper put on fire last night in Leeds ;)] + rice yields &lt;/research-notes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Mohanty et al., 2009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*</w:t>
            </w:r>
          </w:p>
        </w:tc>
      </w:tr>
      <w:tr w:rsidR="00F37FD7" w:rsidRPr="004721C0" w14:paraId="16E500AF" w14:textId="77777777" w:rsidTr="0068620A">
        <w:trPr>
          <w:trHeight w:val="449"/>
        </w:trPr>
        <w:tc>
          <w:tcPr>
            <w:tcW w:w="1129" w:type="dxa"/>
            <w:shd w:val="clear" w:color="auto" w:fill="FFFFFF" w:themeFill="background1"/>
            <w:hideMark/>
          </w:tcPr>
          <w:p w14:paraId="58EF8116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proofErr w:type="spellStart"/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Horti</w:t>
            </w:r>
            <w:proofErr w:type="spellEnd"/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-/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br/>
              <w:t>Aquaculture</w:t>
            </w: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773810C4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proofErr w:type="spellStart"/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Silvo</w:t>
            </w:r>
            <w:proofErr w:type="spellEnd"/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-aquatic systems  </w:t>
            </w:r>
          </w:p>
        </w:tc>
        <w:tc>
          <w:tcPr>
            <w:tcW w:w="450" w:type="dxa"/>
            <w:shd w:val="clear" w:color="auto" w:fill="FFFFFF" w:themeFill="background1"/>
          </w:tcPr>
          <w:p w14:paraId="3CE81EF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+</w:t>
            </w:r>
          </w:p>
        </w:tc>
        <w:tc>
          <w:tcPr>
            <w:tcW w:w="540" w:type="dxa"/>
            <w:shd w:val="clear" w:color="auto" w:fill="FFFFFF" w:themeFill="background1"/>
          </w:tcPr>
          <w:p w14:paraId="2FF9F6C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541" w:type="dxa"/>
            <w:shd w:val="clear" w:color="auto" w:fill="FFFFFF" w:themeFill="background1"/>
          </w:tcPr>
          <w:p w14:paraId="237CF77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539" w:type="dxa"/>
            <w:shd w:val="clear" w:color="auto" w:fill="FFFFFF" w:themeFill="background1"/>
            <w:hideMark/>
          </w:tcPr>
          <w:p w14:paraId="0C2ECC3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7A5D9CC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7454FBC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B4BC7A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25371AB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4E0908F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4BA8E84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29E4E19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3086" w:type="dxa"/>
            <w:shd w:val="clear" w:color="auto" w:fill="FFFFFF" w:themeFill="background1"/>
          </w:tcPr>
          <w:p w14:paraId="4CAFFF61" w14:textId="1D34A79C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Rahman&lt;/Author&gt;&lt;Year&gt;2018&lt;/Year&gt;&lt;RecNum&gt;1641&lt;/RecNum&gt;&lt;DisplayText&gt;(Rahman and Mahmud, 2018)&lt;/DisplayText&gt;&lt;record&gt;&lt;rec-number&gt;1641&lt;/rec-number&gt;&lt;foreign-keys&gt;&lt;key app="EN" db-id="0pz2es2e9va9roeesdsv2zs12dtvpdf5axwa" timestamp="1565193306"&gt;1641&lt;/key&gt;&lt;/foreign-keys&gt;&lt;ref-type name="Journal Article"&gt;17&lt;/ref-type&gt;&lt;contributors&gt;&lt;authors&gt;&lt;author&gt;Rahman, Mohammad Mahfuzur&lt;/author&gt;&lt;author&gt;Mahmud, Md Abdullah&lt;/author&gt;&lt;/authors&gt;&lt;/contributors&gt;&lt;titles&gt;&lt;title&gt;Economic feasibility of mangrove restoration in the Southeastern Coast of Bangladesh&lt;/title&gt;&lt;secondary-title&gt;Ocean &amp;amp; Coastal Management&lt;/secondary-title&gt;&lt;/titles&gt;&lt;periodical&gt;&lt;full-title&gt;Ocean &amp;amp; Coastal Management&lt;/full-title&gt;&lt;/periodical&gt;&lt;pages&gt;211-221&lt;/pages&gt;&lt;volume&gt;161&lt;/volume&gt;&lt;keywords&gt;&lt;keyword&gt;Benefit cost ratio&lt;/keyword&gt;&lt;keyword&gt;Economic feasibility&lt;/keyword&gt;&lt;keyword&gt;Mangroves&lt;/keyword&gt;&lt;keyword&gt;Sensitivity analysis&lt;/keyword&gt;&lt;keyword&gt;Silvofishery&lt;/keyword&gt;&lt;/keywords&gt;&lt;dates&gt;&lt;year&gt;2018&lt;/year&gt;&lt;pub-dates&gt;&lt;date&gt;2018/07/01/&lt;/date&gt;&lt;/pub-dates&gt;&lt;/dates&gt;&lt;isbn&gt;0964-5691&lt;/isbn&gt;&lt;urls&gt;&lt;related-urls&gt;&lt;url&gt;http://www.sciencedirect.com/science/article/pii/S0964569117309304&lt;/url&gt;&lt;/related-urls&gt;&lt;/urls&gt;&lt;electronic-resource-num&gt;https://doi.org/10.1016/j.ocecoaman.2018.05.009&lt;/electronic-resource-num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Rahman and Mahmud, 2018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7696699E" w14:textId="77777777" w:rsidTr="0068620A">
        <w:trPr>
          <w:trHeight w:val="305"/>
        </w:trPr>
        <w:tc>
          <w:tcPr>
            <w:tcW w:w="1129" w:type="dxa"/>
            <w:vMerge w:val="restart"/>
            <w:shd w:val="clear" w:color="auto" w:fill="FFFFFF" w:themeFill="background1"/>
            <w:hideMark/>
          </w:tcPr>
          <w:p w14:paraId="6A58083F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br/>
            </w:r>
          </w:p>
          <w:p w14:paraId="4E414E73" w14:textId="270CCA34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Soil </w:t>
            </w:r>
            <w:proofErr w:type="spellStart"/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conser</w:t>
            </w:r>
            <w:r w:rsidR="00883215">
              <w:rPr>
                <w:rFonts w:ascii="Arial Narrow" w:eastAsia="Times New Roman" w:hAnsi="Arial Narrow" w:cstheme="majorHAnsi"/>
                <w:sz w:val="20"/>
                <w:szCs w:val="20"/>
              </w:rPr>
              <w:t>-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vation</w:t>
            </w:r>
            <w:proofErr w:type="spellEnd"/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 </w:t>
            </w:r>
          </w:p>
          <w:p w14:paraId="3A6B6B64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 </w:t>
            </w: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4603BE75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Cover crops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18AE744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(+)</w:t>
            </w:r>
          </w:p>
        </w:tc>
        <w:tc>
          <w:tcPr>
            <w:tcW w:w="540" w:type="dxa"/>
            <w:shd w:val="clear" w:color="auto" w:fill="FFFFFF" w:themeFill="background1"/>
          </w:tcPr>
          <w:p w14:paraId="77AED51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541" w:type="dxa"/>
            <w:shd w:val="clear" w:color="auto" w:fill="FFFFFF" w:themeFill="background1"/>
          </w:tcPr>
          <w:p w14:paraId="0931369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4007D58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798AA3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(+)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6C6BC9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113E116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</w:tcPr>
          <w:p w14:paraId="152E4B6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FFFFFF" w:themeFill="background1"/>
          </w:tcPr>
          <w:p w14:paraId="2C0F5DA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630" w:type="dxa"/>
            <w:shd w:val="clear" w:color="auto" w:fill="FFFFFF" w:themeFill="background1"/>
            <w:hideMark/>
          </w:tcPr>
          <w:p w14:paraId="6487873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3E5BE6E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66B63183" w14:textId="39631F7E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Daryanto&lt;/Author&gt;&lt;Year&gt;2018&lt;/Year&gt;&lt;RecNum&gt;1559&lt;/RecNum&gt;&lt;DisplayText&gt;(Daryanto et al., 2018)&lt;/DisplayText&gt;&lt;record&gt;&lt;rec-number&gt;1559&lt;/rec-number&gt;&lt;foreign-keys&gt;&lt;key app="EN" db-id="0pz2es2e9va9roeesdsv2zs12dtvpdf5axwa" timestamp="0"&gt;1559&lt;/key&gt;&lt;/foreign-keys&gt;&lt;ref-type name="Journal Article"&gt;17&lt;/ref-type&gt;&lt;contributors&gt;&lt;authors&gt;&lt;author&gt;Daryanto, Stefani&lt;/author&gt;&lt;author&gt;Fu, Bojie&lt;/author&gt;&lt;author&gt;Wang, Lixin&lt;/author&gt;&lt;author&gt;Jacinthe, Pierre-André&lt;/author&gt;&lt;author&gt;Zhao, Wenwu&lt;/author&gt;&lt;/authors&gt;&lt;/contributors&gt;&lt;titles&gt;&lt;title&gt;Quantitative synthesis on the ecosystem services of cover crops&lt;/title&gt;&lt;secondary-title&gt;Earth-Science Reviews&lt;/secondary-title&gt;&lt;/titles&gt;&lt;pages&gt;357-373&lt;/pages&gt;&lt;volume&gt;185&lt;/volume&gt;&lt;keywords&gt;&lt;keyword&gt;Agriculture&lt;/keyword&gt;&lt;keyword&gt;Climate change&lt;/keyword&gt;&lt;keyword&gt;Conservation farming&lt;/keyword&gt;&lt;keyword&gt;Soil health&lt;/keyword&gt;&lt;keyword&gt;Sustainability&lt;/keyword&gt;&lt;/keywords&gt;&lt;dates&gt;&lt;year&gt;2018&lt;/year&gt;&lt;pub-dates&gt;&lt;date&gt;2018/10/01/&lt;/date&gt;&lt;/pub-dates&gt;&lt;/dates&gt;&lt;isbn&gt;0012-8252&lt;/isbn&gt;&lt;urls&gt;&lt;related-urls&gt;&lt;url&gt;http://www.sciencedirect.com/science/article/pii/S0012825218300217&lt;/url&gt;&lt;/related-urls&gt;&lt;/urls&gt;&lt;electronic-resource-num&gt;https://doi.org/10.1016/j.earscirev.2018.06.013&lt;/electronic-resource-num&gt;&lt;research-notes&gt;NBS, sustainable agriculture, conservation agriculture, cover crop, soil health&lt;/research-notes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Daryanto et al., 2018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380EAD7F" w14:textId="77777777" w:rsidTr="0068620A">
        <w:trPr>
          <w:trHeight w:val="260"/>
        </w:trPr>
        <w:tc>
          <w:tcPr>
            <w:tcW w:w="1129" w:type="dxa"/>
            <w:vMerge/>
            <w:shd w:val="clear" w:color="auto" w:fill="FFFFFF" w:themeFill="background1"/>
            <w:hideMark/>
          </w:tcPr>
          <w:p w14:paraId="035EDC58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6937DEE1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Contour planting  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1F6E3F7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6384CCD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78B3E29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2808D6C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7624905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73C26A1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046BEFD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3BDBA5C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7472908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6A1EE2A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3DEA249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5A8B9637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</w:tr>
      <w:tr w:rsidR="00F37FD7" w:rsidRPr="004721C0" w14:paraId="33E369E3" w14:textId="77777777" w:rsidTr="0068620A">
        <w:trPr>
          <w:trHeight w:val="206"/>
        </w:trPr>
        <w:tc>
          <w:tcPr>
            <w:tcW w:w="1129" w:type="dxa"/>
            <w:vMerge/>
            <w:shd w:val="clear" w:color="auto" w:fill="FFFFFF" w:themeFill="background1"/>
            <w:hideMark/>
          </w:tcPr>
          <w:p w14:paraId="2622C219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1E7CEE35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Conservation tillage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39CB38C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444DF5B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7DD976D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1AB17A9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5B7B96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1450B57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74EFC5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2C33421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457C287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4729B74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2668C1F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1BE4CEEF" w14:textId="0A37924C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Singh&lt;/Author&gt;&lt;Year&gt;2019&lt;/Year&gt;&lt;RecNum&gt;1621&lt;/RecNum&gt;&lt;DisplayText&gt;(Singh et al., 2019)&lt;/DisplayText&gt;&lt;record&gt;&lt;rec-number&gt;1621&lt;/rec-number&gt;&lt;foreign-keys&gt;&lt;key app="EN" db-id="0pz2es2e9va9roeesdsv2zs12dtvpdf5axwa" timestamp="1565192427"&gt;1621&lt;/key&gt;&lt;/foreign-keys&gt;&lt;ref-type name="Journal Article"&gt;17&lt;/ref-type&gt;&lt;contributors&gt;&lt;authors&gt;&lt;author&gt;Singh, Raman Jeet&lt;/author&gt;&lt;author&gt;Deshwal, J. S.&lt;/author&gt;&lt;author&gt;Sharma, N. K.&lt;/author&gt;&lt;author&gt;Ghosh, B. N.&lt;/author&gt;&lt;author&gt;Bhattacharyya, Ranjan&lt;/author&gt;&lt;/authors&gt;&lt;/contributors&gt;&lt;titles&gt;&lt;title&gt;Effects of conservation tillage based agro-geo-textiles on resource conservation in sloping croplands of Indian Himalayan Region&lt;/title&gt;&lt;secondary-title&gt;Soil and Tillage Research&lt;/secondary-title&gt;&lt;/titles&gt;&lt;periodical&gt;&lt;full-title&gt;Soil and Tillage Research&lt;/full-title&gt;&lt;/periodical&gt;&lt;pages&gt;37-47&lt;/pages&gt;&lt;volume&gt;191&lt;/volume&gt;&lt;keywords&gt;&lt;keyword&gt;Coir&lt;/keyword&gt;&lt;keyword&gt;Maize&lt;/keyword&gt;&lt;keyword&gt;Runoff&lt;/keyword&gt;&lt;keyword&gt;Slope&lt;/keyword&gt;&lt;keyword&gt;Soil loss&lt;/keyword&gt;&lt;keyword&gt;Garden pea&lt;/keyword&gt;&lt;keyword&gt;Wheat&lt;/keyword&gt;&lt;keyword&gt;Zero tillage&lt;/keyword&gt;&lt;/keywords&gt;&lt;dates&gt;&lt;year&gt;2019&lt;/year&gt;&lt;pub-dates&gt;&lt;date&gt;2019/08/01/&lt;/date&gt;&lt;/pub-dates&gt;&lt;/dates&gt;&lt;isbn&gt;0167-1987&lt;/isbn&gt;&lt;urls&gt;&lt;related-urls&gt;&lt;url&gt;http://www.sciencedirect.com/science/article/pii/S0167198718314752&lt;/url&gt;&lt;/related-urls&gt;&lt;/urls&gt;&lt;electronic-resource-num&gt;https://doi.org/10.1016/j.still.2019.03.012&lt;/electronic-resource-num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Singh et al., 2019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6F3D9209" w14:textId="77777777" w:rsidTr="0068620A">
        <w:trPr>
          <w:trHeight w:val="350"/>
        </w:trPr>
        <w:tc>
          <w:tcPr>
            <w:tcW w:w="1129" w:type="dxa"/>
            <w:vMerge/>
            <w:shd w:val="clear" w:color="auto" w:fill="FFFFFF" w:themeFill="background1"/>
          </w:tcPr>
          <w:p w14:paraId="3661F2BF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66AA5596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Planted grass strips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2FA2514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(+)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114FF5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 xml:space="preserve">+ 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1D9376D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3D4289E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3CB0E43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693078E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039B557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 xml:space="preserve"> + 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9299ED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(+)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4CC0D48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1CA5770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12D47F1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7D1D7C7C" w14:textId="02EFB48D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BcmU8L0F1dGhvcj48WWVhcj4yMDE4PC9ZZWFyPjxSZWNO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</w:fldData>
              </w:fldCha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BcmU8L0F1dGhvcj48WWVhcj4yMDE4PC9ZZWFyPjxSZWNO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</w:fldData>
              </w:fldCha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.DATA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Are et al., 2018; Huang et al., 2019; Lenka et al., 2017; Sinore et al., 2018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637D7E70" w14:textId="77777777" w:rsidTr="0068620A">
        <w:trPr>
          <w:trHeight w:val="404"/>
        </w:trPr>
        <w:tc>
          <w:tcPr>
            <w:tcW w:w="1129" w:type="dxa"/>
            <w:vMerge/>
            <w:shd w:val="clear" w:color="auto" w:fill="FFFFFF" w:themeFill="background1"/>
          </w:tcPr>
          <w:p w14:paraId="2818602D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4A2E7065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Planted brush structures 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29AA88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(+)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324155E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0F8A7F8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4F4B1F6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FFFB51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5FD2051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171970B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4605C28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(+)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660532D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707BAAC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53549F1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706811BD" w14:textId="0E5DF891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Ebabu&lt;/Author&gt;&lt;Year&gt;2019&lt;/Year&gt;&lt;RecNum&gt;1723&lt;/RecNum&gt;&lt;DisplayText&gt;(Ebabu et al., 2019)&lt;/DisplayText&gt;&lt;record&gt;&lt;rec-number&gt;1723&lt;/rec-number&gt;&lt;foreign-keys&gt;&lt;key app="EN" db-id="0pz2es2e9va9roeesdsv2zs12dtvpdf5axwa" timestamp="1566048422"&gt;1723&lt;/key&gt;&lt;/foreign-keys&gt;&lt;ref-type name="Journal Article"&gt;17&lt;/ref-type&gt;&lt;contributors&gt;&lt;authors&gt;&lt;author&gt;Ebabu, Kindiye&lt;/author&gt;&lt;author&gt;Tsunekawa, Atsushi&lt;/author&gt;&lt;author&gt;Haregeweyn, Nigussie&lt;/author&gt;&lt;author&gt;Adgo, Enyew&lt;/author&gt;&lt;author&gt;Meshesha, Derege Tsegaye&lt;/author&gt;&lt;author&gt;Aklog, Dagnachew&lt;/author&gt;&lt;author&gt;Masunaga, Tsugiyuki&lt;/author&gt;&lt;author&gt;Tsubo, Mitsuru&lt;/author&gt;&lt;author&gt;Sultan, Dagnenet&lt;/author&gt;&lt;author&gt;Fenta, Ayele Almaw&lt;/author&gt;&lt;author&gt;Yibeltal, Mesenbet&lt;/author&gt;&lt;/authors&gt;&lt;/contributors&gt;&lt;titles&gt;&lt;title&gt;Effects of land use and sustainable land management practices on runoff and soil loss in the Upper Blue Nile basin, Ethiopia&lt;/title&gt;&lt;secondary-title&gt;Science of The Total Environment&lt;/secondary-title&gt;&lt;/titles&gt;&lt;periodical&gt;&lt;full-title&gt;Science of The Total Environment&lt;/full-title&gt;&lt;/periodical&gt;&lt;pages&gt;1462-1475&lt;/pages&gt;&lt;volume&gt;648&lt;/volume&gt;&lt;keywords&gt;&lt;keyword&gt;Soil erosion&lt;/keyword&gt;&lt;keyword&gt;Contrasting agro-ecologies&lt;/keyword&gt;&lt;keyword&gt;SLM practices&lt;/keyword&gt;&lt;keyword&gt;Vegetation restoration&lt;/keyword&gt;&lt;keyword&gt;Drought prone&lt;/keyword&gt;&lt;/keywords&gt;&lt;dates&gt;&lt;year&gt;2019&lt;/year&gt;&lt;pub-dates&gt;&lt;date&gt;2019/01/15/&lt;/date&gt;&lt;/pub-dates&gt;&lt;/dates&gt;&lt;isbn&gt;0048-9697&lt;/isbn&gt;&lt;urls&gt;&lt;related-urls&gt;&lt;url&gt;http://www.sciencedirect.com/science/article/pii/S0048969718332455&lt;/url&gt;&lt;/related-urls&gt;&lt;/urls&gt;&lt;electronic-resource-num&gt;https://doi.org/10.1016/j.scitotenv.2018.08.273&lt;/electronic-resource-num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Ebabu et al., 2019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61D82C5A" w14:textId="77777777" w:rsidTr="0068620A">
        <w:trPr>
          <w:trHeight w:val="530"/>
        </w:trPr>
        <w:tc>
          <w:tcPr>
            <w:tcW w:w="1129" w:type="dxa"/>
            <w:vMerge/>
            <w:shd w:val="clear" w:color="auto" w:fill="FFFFFF" w:themeFill="background1"/>
          </w:tcPr>
          <w:p w14:paraId="6068756A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226D3E79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Trees or shrubs planted principally for soil conservation purposes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4026F1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7C6BA11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4810A96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423ED1F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7F09E7D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3A11022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398C1ED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4F879F9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2102C91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02E836C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(+)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218AC44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(+)</w:t>
            </w:r>
          </w:p>
        </w:tc>
        <w:tc>
          <w:tcPr>
            <w:tcW w:w="3086" w:type="dxa"/>
            <w:shd w:val="clear" w:color="auto" w:fill="FFFFFF" w:themeFill="background1"/>
          </w:tcPr>
          <w:p w14:paraId="63983939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</w:tr>
      <w:tr w:rsidR="00F37FD7" w:rsidRPr="004721C0" w14:paraId="22713153" w14:textId="77777777" w:rsidTr="0068620A">
        <w:trPr>
          <w:trHeight w:val="404"/>
        </w:trPr>
        <w:tc>
          <w:tcPr>
            <w:tcW w:w="1129" w:type="dxa"/>
            <w:vMerge/>
            <w:shd w:val="clear" w:color="auto" w:fill="FFFFFF" w:themeFill="background1"/>
          </w:tcPr>
          <w:p w14:paraId="3D2A6112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1DDACA5B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Hedgerows; 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br/>
              <w:t>live fences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D91BE3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(+)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B3BA79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0A9A054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51C96D6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3777D95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BDAE52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795181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DCA739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(+)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3AC2238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44D9D58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73E23E1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(+)</w:t>
            </w:r>
          </w:p>
        </w:tc>
        <w:tc>
          <w:tcPr>
            <w:tcW w:w="3086" w:type="dxa"/>
            <w:shd w:val="clear" w:color="auto" w:fill="FFFFFF" w:themeFill="background1"/>
          </w:tcPr>
          <w:p w14:paraId="4974D737" w14:textId="698071F9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Ib2xkZW48L0F1dGhvcj48WWVhcj4yMDE5PC9ZZWFyPjxS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</w:fldData>
              </w:fldCha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Ib2xkZW48L0F1dGhvcj48WWVhcj4yMDE5PC9ZZWFyPjxS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</w:fldData>
              </w:fldCha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.DATA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Gatto et al., 2019; Holden et al., 2019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5C7DD03C" w14:textId="77777777" w:rsidTr="0068620A">
        <w:trPr>
          <w:trHeight w:val="548"/>
        </w:trPr>
        <w:tc>
          <w:tcPr>
            <w:tcW w:w="1129" w:type="dxa"/>
            <w:vMerge/>
            <w:shd w:val="clear" w:color="auto" w:fill="FFFFFF" w:themeFill="background1"/>
          </w:tcPr>
          <w:p w14:paraId="6B7DF68C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5A6837F1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Terracing made with living plants 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lastRenderedPageBreak/>
              <w:t>forming a key structural element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B3705B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lastRenderedPageBreak/>
              <w:t> (+)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38E356A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(+)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047F692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26F2EBD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(+)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504F7B8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1443397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1FF9BD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60B31C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26812D4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44B3E1F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43F1091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10F685F5" w14:textId="6A11EAE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Zuazo&lt;/Author&gt;&lt;Year&gt;2011&lt;/Year&gt;&lt;RecNum&gt;1719&lt;/RecNum&gt;&lt;DisplayText&gt;(Zuazo et al., 2011)&lt;/DisplayText&gt;&lt;record&gt;&lt;rec-number&gt;1719&lt;/rec-number&gt;&lt;foreign-keys&gt;&lt;key app="EN" db-id="0pz2es2e9va9roeesdsv2zs12dtvpdf5axwa" timestamp="1566041393"&gt;1719&lt;/key&gt;&lt;/foreign-keys&gt;&lt;ref-type name="Journal Article"&gt;17&lt;/ref-type&gt;&lt;contributors&gt;&lt;authors&gt;&lt;author&gt;Zuazo, V. H. Durán&lt;/author&gt;&lt;author&gt;Pleguezuelo, C. R. Rodríguez&lt;/author&gt;&lt;author&gt;Peinado, F. J. Martin&lt;/author&gt;&lt;author&gt;de Graaff, J.&lt;/author&gt;&lt;author&gt;Martínez, J. R. Francia&lt;/author&gt;&lt;author&gt;Flanagan, D. C.&lt;/author&gt;&lt;/authors&gt;&lt;/contributors&gt;&lt;titles&gt;&lt;title&gt;Environmental impact of introducing plant covers in the taluses of terraces: Implications for mitigating agricultural soil erosion and runoff&lt;/title&gt;&lt;secondary-title&gt;CATENA&lt;/secondary-title&gt;&lt;/titles&gt;&lt;periodical&gt;&lt;full-title&gt;CATENA&lt;/full-title&gt;&lt;/periodical&gt;&lt;pages&gt;79-88&lt;/pages&gt;&lt;volume&gt;84&lt;/volume&gt;&lt;number&gt;1&lt;/number&gt;&lt;keywords&gt;&lt;keyword&gt;Terraces&lt;/keyword&gt;&lt;keyword&gt;Erosion&lt;/keyword&gt;&lt;keyword&gt;Agricultural runoff&lt;/keyword&gt;&lt;keyword&gt;Soil organic carbon&lt;/keyword&gt;&lt;keyword&gt;Heavy metals&lt;/keyword&gt;&lt;keyword&gt;Water quality&lt;/keyword&gt;&lt;/keywords&gt;&lt;dates&gt;&lt;year&gt;2011&lt;/year&gt;&lt;pub-dates&gt;&lt;date&gt;2011/01/01/&lt;/date&gt;&lt;/pub-dates&gt;&lt;/dates&gt;&lt;isbn&gt;0341-8162&lt;/isbn&gt;&lt;urls&gt;&lt;related-urls&gt;&lt;url&gt;http://www.sciencedirect.com/science/article/pii/S0341816210001566&lt;/url&gt;&lt;/related-urls&gt;&lt;/urls&gt;&lt;electronic-resource-num&gt;https://doi.org/10.1016/j.catena.2010.10.004&lt;/electronic-resource-num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Zuazo et al., 2011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72E1651A" w14:textId="77777777" w:rsidTr="0068620A">
        <w:trPr>
          <w:trHeight w:val="341"/>
        </w:trPr>
        <w:tc>
          <w:tcPr>
            <w:tcW w:w="1129" w:type="dxa"/>
            <w:vMerge/>
            <w:shd w:val="clear" w:color="auto" w:fill="FFFFFF" w:themeFill="background1"/>
          </w:tcPr>
          <w:p w14:paraId="61AA6B88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61EC2329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Sloping agricultural land technology (SALT)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3B0DC52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1A51E45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52B13EF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74C9320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65919F3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1E951AD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934074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3C08A9E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3369EA3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014B12C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381C2B1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2BAEFB09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</w:tr>
      <w:tr w:rsidR="00F37FD7" w:rsidRPr="004721C0" w14:paraId="53B1C073" w14:textId="77777777" w:rsidTr="0068620A">
        <w:trPr>
          <w:trHeight w:val="404"/>
        </w:trPr>
        <w:tc>
          <w:tcPr>
            <w:tcW w:w="1129" w:type="dxa"/>
            <w:vMerge/>
            <w:shd w:val="clear" w:color="auto" w:fill="FFFFFF" w:themeFill="background1"/>
          </w:tcPr>
          <w:p w14:paraId="4BF098AC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</w:tcPr>
          <w:p w14:paraId="681DCCA2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Geotextiles made from straw and bamboo (with contour planting)</w:t>
            </w:r>
          </w:p>
        </w:tc>
        <w:tc>
          <w:tcPr>
            <w:tcW w:w="450" w:type="dxa"/>
            <w:shd w:val="clear" w:color="auto" w:fill="FFFFFF" w:themeFill="background1"/>
          </w:tcPr>
          <w:p w14:paraId="5A404DF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</w:tcPr>
          <w:p w14:paraId="6FFD261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</w:pPr>
          </w:p>
        </w:tc>
        <w:tc>
          <w:tcPr>
            <w:tcW w:w="541" w:type="dxa"/>
            <w:shd w:val="clear" w:color="auto" w:fill="FFFFFF" w:themeFill="background1"/>
          </w:tcPr>
          <w:p w14:paraId="5DAB6D9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(+)</w:t>
            </w:r>
          </w:p>
        </w:tc>
        <w:tc>
          <w:tcPr>
            <w:tcW w:w="539" w:type="dxa"/>
            <w:shd w:val="clear" w:color="auto" w:fill="FFFFFF" w:themeFill="background1"/>
          </w:tcPr>
          <w:p w14:paraId="149811E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FFFFFF" w:themeFill="background1"/>
          </w:tcPr>
          <w:p w14:paraId="28F3687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</w:tcPr>
          <w:p w14:paraId="1CFA804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+</w:t>
            </w:r>
          </w:p>
        </w:tc>
        <w:tc>
          <w:tcPr>
            <w:tcW w:w="450" w:type="dxa"/>
            <w:shd w:val="clear" w:color="auto" w:fill="FFFFFF" w:themeFill="background1"/>
          </w:tcPr>
          <w:p w14:paraId="5117293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14:paraId="0094D02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FFFFFF" w:themeFill="background1"/>
          </w:tcPr>
          <w:p w14:paraId="6802A30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630" w:type="dxa"/>
            <w:shd w:val="clear" w:color="auto" w:fill="FFFFFF" w:themeFill="background1"/>
          </w:tcPr>
          <w:p w14:paraId="483590E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FFFFFF" w:themeFill="background1"/>
          </w:tcPr>
          <w:p w14:paraId="4A058E5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3086" w:type="dxa"/>
            <w:shd w:val="clear" w:color="auto" w:fill="FFFFFF" w:themeFill="background1"/>
          </w:tcPr>
          <w:p w14:paraId="5231986F" w14:textId="24541A8F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Bhattacharyya&lt;/Author&gt;&lt;Year&gt;2012&lt;/Year&gt;&lt;RecNum&gt;1618&lt;/RecNum&gt;&lt;DisplayText&gt;(Bhattacharyya et al., 2012)&lt;/DisplayText&gt;&lt;record&gt;&lt;rec-number&gt;1618&lt;/rec-number&gt;&lt;foreign-keys&gt;&lt;key app="EN" db-id="0pz2es2e9va9roeesdsv2zs12dtvpdf5axwa" timestamp="1565191137"&gt;1618&lt;/key&gt;&lt;/foreign-keys&gt;&lt;ref-type name="Journal Article"&gt;17&lt;/ref-type&gt;&lt;contributors&gt;&lt;authors&gt;&lt;author&gt;Bhattacharyya, R.&lt;/author&gt;&lt;author&gt;Yi, Zheng&lt;/author&gt;&lt;author&gt;Yongmei, Li&lt;/author&gt;&lt;author&gt;Li, Tang&lt;/author&gt;&lt;author&gt;Panomtaranichagul, M.&lt;/author&gt;&lt;author&gt;Peukrai, S.&lt;/author&gt;&lt;author&gt;Thu, Dao Chau&lt;/author&gt;&lt;author&gt;Cuong, Tran Huu&lt;/author&gt;&lt;author&gt;Toan, Truong Thi&lt;/author&gt;&lt;author&gt;Jankauskas, B.&lt;/author&gt;&lt;author&gt;Jankauskiene, G.&lt;/author&gt;&lt;author&gt;Fullen, M. A.&lt;/author&gt;&lt;author&gt;Subedi, M.&lt;/author&gt;&lt;author&gt;Booth, C. A.&lt;/author&gt;&lt;/authors&gt;&lt;/contributors&gt;&lt;titles&gt;&lt;title&gt;Effects of biological geotextiles on aboveground biomass production in selected agro-ecosystems&lt;/title&gt;&lt;secondary-title&gt;Field Crops Research&lt;/secondary-title&gt;&lt;/titles&gt;&lt;periodical&gt;&lt;full-title&gt;Field Crops Research&lt;/full-title&gt;&lt;/periodical&gt;&lt;pages&gt;23-36&lt;/pages&gt;&lt;volume&gt;126&lt;/volume&gt;&lt;keywords&gt;&lt;keyword&gt;Biological geotextiles&lt;/keyword&gt;&lt;keyword&gt;Palm mats&lt;/keyword&gt;&lt;keyword&gt;Aboveground biomass production&lt;/keyword&gt;&lt;keyword&gt;Lithuania&lt;/keyword&gt;&lt;keyword&gt;South-East Asia&lt;/keyword&gt;&lt;/keywords&gt;&lt;dates&gt;&lt;year&gt;2012&lt;/year&gt;&lt;pub-dates&gt;&lt;date&gt;2012/02/14/&lt;/date&gt;&lt;/pub-dates&gt;&lt;/dates&gt;&lt;isbn&gt;0378-4290&lt;/isbn&gt;&lt;urls&gt;&lt;related-urls&gt;&lt;url&gt;http://www.sciencedirect.com/science/article/pii/S0378429011003212&lt;/url&gt;&lt;/related-urls&gt;&lt;/urls&gt;&lt;electronic-resource-num&gt;https://doi.org/10.1016/j.fcr.2011.09.006&lt;/electronic-resource-num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Bhattacharyya et al., 2012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591B6FB0" w14:textId="77777777" w:rsidTr="0068620A">
        <w:trPr>
          <w:trHeight w:val="404"/>
        </w:trPr>
        <w:tc>
          <w:tcPr>
            <w:tcW w:w="1129" w:type="dxa"/>
            <w:vMerge/>
            <w:shd w:val="clear" w:color="auto" w:fill="FFFFFF" w:themeFill="background1"/>
          </w:tcPr>
          <w:p w14:paraId="6530EBB8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20CFD9EC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Fallow land with active management interventions  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0E7F1A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3D2F438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593D748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25ACD9A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7327B23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54EDB9A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3EF93B3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A61F2F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1AB1DD5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3485520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79A9E22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05564180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</w:tr>
      <w:tr w:rsidR="00F37FD7" w:rsidRPr="004721C0" w14:paraId="68105666" w14:textId="77777777" w:rsidTr="0068620A">
        <w:trPr>
          <w:trHeight w:val="440"/>
        </w:trPr>
        <w:tc>
          <w:tcPr>
            <w:tcW w:w="1129" w:type="dxa"/>
            <w:vMerge/>
            <w:shd w:val="clear" w:color="auto" w:fill="FFFFFF" w:themeFill="background1"/>
          </w:tcPr>
          <w:p w14:paraId="0C98A8E1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57936F77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Mulching;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br/>
              <w:t>crop residue incorporation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4E281D1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73F1EF8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237EC98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52066F4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5BE8B15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8E844A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19F742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D386ED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2901D49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4644DF8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5B40D70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6185E0DD" w14:textId="0A9DCE88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Are&lt;/Author&gt;&lt;Year&gt;2018&lt;/Year&gt;&lt;RecNum&gt;1702&lt;/RecNum&gt;&lt;DisplayText&gt;(Are et al., 2018)&lt;/DisplayText&gt;&lt;record&gt;&lt;rec-number&gt;1702&lt;/rec-number&gt;&lt;foreign-keys&gt;&lt;key app="EN" db-id="0pz2es2e9va9roeesdsv2zs12dtvpdf5axwa" timestamp="1565863960"&gt;1702&lt;/key&gt;&lt;/foreign-keys&gt;&lt;ref-type name="Journal Article"&gt;17&lt;/ref-type&gt;&lt;contributors&gt;&lt;authors&gt;&lt;author&gt;Are, K. S.&lt;/author&gt;&lt;author&gt;Oshunsanya, S. O.&lt;/author&gt;&lt;author&gt;Oluwatosin, G. A.&lt;/author&gt;&lt;/authors&gt;&lt;/contributors&gt;&lt;titles&gt;&lt;title&gt;Changes in soil physical health indicators of an eroded land as influenced by integrated use of narrow grass strips and mulch&lt;/title&gt;&lt;secondary-title&gt;Soil and Tillage Research&lt;/secondary-title&gt;&lt;/titles&gt;&lt;periodical&gt;&lt;full-title&gt;Soil and Tillage Research&lt;/full-title&gt;&lt;/periodical&gt;&lt;pages&gt;269-280&lt;/pages&gt;&lt;volume&gt;184&lt;/volume&gt;&lt;keywords&gt;&lt;keyword&gt;Soil erosion&lt;/keyword&gt;&lt;keyword&gt;Soil health degradation&lt;/keyword&gt;&lt;keyword&gt;Sustainable agriculture&lt;/keyword&gt;&lt;keyword&gt;Grain yield&lt;/keyword&gt;&lt;/keywords&gt;&lt;dates&gt;&lt;year&gt;2018&lt;/year&gt;&lt;pub-dates&gt;&lt;date&gt;2018/12/01/&lt;/date&gt;&lt;/pub-dates&gt;&lt;/dates&gt;&lt;isbn&gt;0167-1987&lt;/isbn&gt;&lt;urls&gt;&lt;related-urls&gt;&lt;url&gt;http://www.sciencedirect.com/science/article/pii/S0167198718305191&lt;/url&gt;&lt;/related-urls&gt;&lt;/urls&gt;&lt;electronic-resource-num&gt;https://doi.org/10.1016/j.still.2018.08.009&lt;/electronic-resource-num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Are et al., 2018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16D140B4" w14:textId="77777777" w:rsidTr="0068620A">
        <w:trPr>
          <w:trHeight w:val="494"/>
        </w:trPr>
        <w:tc>
          <w:tcPr>
            <w:tcW w:w="1129" w:type="dxa"/>
            <w:vMerge/>
            <w:shd w:val="clear" w:color="auto" w:fill="FFFFFF" w:themeFill="background1"/>
            <w:hideMark/>
          </w:tcPr>
          <w:p w14:paraId="55CF7845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1345DA84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Nurse plants in productive plantations  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9DCBF8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4ADC75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39C507C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56C85FD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6010BEC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7D748B3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B0CFD5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3C60D0E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693AC19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0E22E83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6C32B48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7044B499" w14:textId="6952A452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Lu&lt;/Author&gt;&lt;Year&gt;2018&lt;/Year&gt;&lt;RecNum&gt;1574&lt;/RecNum&gt;&lt;DisplayText&gt;(Lu et al., 2018)&lt;/DisplayText&gt;&lt;record&gt;&lt;rec-number&gt;1574&lt;/rec-number&gt;&lt;foreign-keys&gt;&lt;key app="EN" db-id="0pz2es2e9va9roeesdsv2zs12dtvpdf5axwa" timestamp="0"&gt;1574&lt;/key&gt;&lt;/foreign-keys&gt;&lt;ref-type name="Journal Article"&gt;17&lt;/ref-type&gt;&lt;contributors&gt;&lt;authors&gt;&lt;author&gt;Lu, Rong&lt;/author&gt;&lt;author&gt;Zheng, Jiyong&lt;/author&gt;&lt;author&gt;Jia, Chao&lt;/author&gt;&lt;author&gt;Liu, Yu&lt;/author&gt;&lt;author&gt;Huang, Ze&lt;/author&gt;&lt;author&gt;He, Honghua&lt;/author&gt;&lt;author&gt;Han, Fengpeng&lt;/author&gt;&lt;author&gt;Wu, Gao-Lin&lt;/author&gt;&lt;/authors&gt;&lt;/contributors&gt;&lt;titles&gt;&lt;title&gt;Nurse effects of patch-canopy microhabitats promote herbs community establishment in sandy land&lt;/title&gt;&lt;secondary-title&gt;Ecological Engineering&lt;/secondary-title&gt;&lt;/titles&gt;&lt;periodical&gt;&lt;full-title&gt;Ecological Engineering&lt;/full-title&gt;&lt;/periodical&gt;&lt;pages&gt;126-133&lt;/pages&gt;&lt;volume&gt;118&lt;/volume&gt;&lt;keywords&gt;&lt;keyword&gt;Nurse plant&lt;/keyword&gt;&lt;keyword&gt;Vegetation patches&lt;/keyword&gt;&lt;keyword&gt;Soil moisture&lt;/keyword&gt;&lt;keyword&gt;Soil temperature&lt;/keyword&gt;&lt;keyword&gt;Richness index&lt;/keyword&gt;&lt;/keywords&gt;&lt;dates&gt;&lt;year&gt;2018&lt;/year&gt;&lt;pub-dates&gt;&lt;date&gt;2018/08/01/&lt;/date&gt;&lt;/pub-dates&gt;&lt;/dates&gt;&lt;isbn&gt;0925-8574&lt;/isbn&gt;&lt;urls&gt;&lt;related-urls&gt;&lt;url&gt;http://www.sciencedirect.com/science/article/pii/S0925857418301381&lt;/url&gt;&lt;/related-urls&gt;&lt;/urls&gt;&lt;electronic-resource-num&gt;https://doi.org/10.1016/j.ecoleng.2018.04.019&lt;/electronic-resource-num&gt;&lt;research-notes&gt;NBS? seems more like an adaptation strategy&lt;/research-notes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Lu et al., 2018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57D812EF" w14:textId="77777777" w:rsidTr="0068620A">
        <w:trPr>
          <w:trHeight w:val="818"/>
        </w:trPr>
        <w:tc>
          <w:tcPr>
            <w:tcW w:w="1129" w:type="dxa"/>
            <w:vMerge/>
            <w:shd w:val="clear" w:color="auto" w:fill="FFFFFF" w:themeFill="background1"/>
            <w:hideMark/>
          </w:tcPr>
          <w:p w14:paraId="74ABFB40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04D2B97E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Water harvesting systems of collectors, drains, sinks and storage ponds; field trenches; planted pits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2322D85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AD2329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3CEC5C9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52A814F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iCs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iCs/>
                <w:sz w:val="18"/>
                <w:szCs w:val="18"/>
              </w:rPr>
              <w:t>(+)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1539565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iCs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iCs/>
                <w:sz w:val="18"/>
                <w:szCs w:val="18"/>
              </w:rPr>
              <w:t>`(+)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53B154A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iCs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iCs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509E58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7B7823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560AB8A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745B3F6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6B9B3C1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3D5DF04A" w14:textId="4420F71A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Mishra&lt;/Author&gt;&lt;Year&gt;2004&lt;/Year&gt;&lt;RecNum&gt;916&lt;/RecNum&gt;&lt;DisplayText&gt;(Mishra and Mohanty, 2004)&lt;/DisplayText&gt;&lt;record&gt;&lt;rec-number&gt;916&lt;/rec-number&gt;&lt;foreign-keys&gt;&lt;key app="EN" db-id="0pz2es2e9va9roeesdsv2zs12dtvpdf5axwa" timestamp="0"&gt;916&lt;/key&gt;&lt;/foreign-keys&gt;&lt;ref-type name="Journal Article"&gt;17&lt;/ref-type&gt;&lt;contributors&gt;&lt;authors&gt;&lt;author&gt;Mishra, A&lt;/author&gt;&lt;author&gt;Mohanty, RK&lt;/author&gt;&lt;/authors&gt;&lt;/contributors&gt;&lt;titles&gt;&lt;title&gt;Productivity enhancement through rice–ﬁsh farming using a two-stage rainwater conservation technique&lt;/title&gt;&lt;secondary-title&gt;Agricultural Water Management&lt;/secondary-title&gt;&lt;/titles&gt;&lt;periodical&gt;&lt;full-title&gt;Agricultural Water Management&lt;/full-title&gt;&lt;/periodical&gt;&lt;pages&gt;119-131&lt;/pages&gt;&lt;volume&gt;67&lt;/volume&gt;&lt;dates&gt;&lt;year&gt;2004&lt;/year&gt;&lt;/dates&gt;&lt;urls&gt;&lt;/urls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Mishra and Mohanty, 2004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*</w:t>
            </w:r>
          </w:p>
        </w:tc>
      </w:tr>
      <w:tr w:rsidR="00F37FD7" w:rsidRPr="004721C0" w14:paraId="0BFB2450" w14:textId="77777777" w:rsidTr="0068620A">
        <w:trPr>
          <w:trHeight w:val="278"/>
        </w:trPr>
        <w:tc>
          <w:tcPr>
            <w:tcW w:w="1129" w:type="dxa"/>
            <w:vMerge w:val="restart"/>
            <w:shd w:val="clear" w:color="auto" w:fill="FFFFFF" w:themeFill="background1"/>
            <w:hideMark/>
          </w:tcPr>
          <w:p w14:paraId="175B42AD" w14:textId="5BB41815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lastRenderedPageBreak/>
              <w:t xml:space="preserve">Soil </w:t>
            </w:r>
            <w:proofErr w:type="spellStart"/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conser</w:t>
            </w:r>
            <w:r w:rsidR="00883215">
              <w:rPr>
                <w:rFonts w:ascii="Arial Narrow" w:eastAsia="Times New Roman" w:hAnsi="Arial Narrow" w:cstheme="majorHAnsi"/>
                <w:sz w:val="20"/>
                <w:szCs w:val="20"/>
              </w:rPr>
              <w:t>-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vation</w:t>
            </w:r>
            <w:proofErr w:type="spellEnd"/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   </w:t>
            </w: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2319B73F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Shelterbelts as wind breaks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2C97C1E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54F6A8D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15B8057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br/>
              <w:t>++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4FB76DE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4AFFA9B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4D1F45F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43CC2F8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0B48589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717B46B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+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2154944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44C836E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+</w:t>
            </w:r>
          </w:p>
        </w:tc>
        <w:tc>
          <w:tcPr>
            <w:tcW w:w="3086" w:type="dxa"/>
            <w:shd w:val="clear" w:color="auto" w:fill="FFFFFF" w:themeFill="background1"/>
          </w:tcPr>
          <w:p w14:paraId="4FEE81EC" w14:textId="0A428E81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Xie&lt;/Author&gt;&lt;Year&gt;2018&lt;/Year&gt;&lt;RecNum&gt;1706&lt;/RecNum&gt;&lt;DisplayText&gt;(Xie et al., 2018)&lt;/DisplayText&gt;&lt;record&gt;&lt;rec-number&gt;1706&lt;/rec-number&gt;&lt;foreign-keys&gt;&lt;key app="EN" db-id="0pz2es2e9va9roeesdsv2zs12dtvpdf5axwa" timestamp="1565865136"&gt;1706&lt;/key&gt;&lt;/foreign-keys&gt;&lt;ref-type name="Journal Article"&gt;17&lt;/ref-type&gt;&lt;contributors&gt;&lt;authors&gt;&lt;author&gt;Xie, Hongtao&lt;/author&gt;&lt;author&gt;Wang, G. Geoff&lt;/author&gt;&lt;author&gt;Yu, Mukui&lt;/author&gt;&lt;/authors&gt;&lt;/contributors&gt;&lt;titles&gt;&lt;title&gt;Ecosystem multifunctionality is highly related to the shelterbelt structure and plant species diversity in mixed shelterbelts of eastern China&lt;/title&gt;&lt;secondary-title&gt;Global Ecology and Conservation&lt;/secondary-title&gt;&lt;/titles&gt;&lt;periodical&gt;&lt;full-title&gt;Global Ecology and Conservation&lt;/full-title&gt;&lt;/periodical&gt;&lt;pages&gt;e00470&lt;/pages&gt;&lt;volume&gt;16&lt;/volume&gt;&lt;keywords&gt;&lt;keyword&gt;Ecosystem multifunctionality&lt;/keyword&gt;&lt;keyword&gt;Shelterbelt structure&lt;/keyword&gt;&lt;keyword&gt;Plant species diversity&lt;/keyword&gt;&lt;keyword&gt;Mixed shelterbelts&lt;/keyword&gt;&lt;/keywords&gt;&lt;dates&gt;&lt;year&gt;2018&lt;/year&gt;&lt;pub-dates&gt;&lt;date&gt;2018/10/01/&lt;/date&gt;&lt;/pub-dates&gt;&lt;/dates&gt;&lt;isbn&gt;2351-9894&lt;/isbn&gt;&lt;urls&gt;&lt;related-urls&gt;&lt;url&gt;http://www.sciencedirect.com/science/article/pii/S2351989418303421&lt;/url&gt;&lt;/related-urls&gt;&lt;/urls&gt;&lt;electronic-resource-num&gt;https://doi.org/10.1016/j.gecco.2018.e00470&lt;/electronic-resource-num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Xie et al., 2018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37FA02F3" w14:textId="77777777" w:rsidTr="0068620A">
        <w:trPr>
          <w:trHeight w:val="341"/>
        </w:trPr>
        <w:tc>
          <w:tcPr>
            <w:tcW w:w="1129" w:type="dxa"/>
            <w:vMerge/>
            <w:shd w:val="clear" w:color="auto" w:fill="FFFFFF" w:themeFill="background1"/>
            <w:hideMark/>
          </w:tcPr>
          <w:p w14:paraId="3CACC1EB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4A981855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Encouraged bioturbation 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47EA450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167EB3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0AB6D77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23741B0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383E1FD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42577A9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3105E28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49D0CE7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6A8E124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6761416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191805E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49A7732B" w14:textId="5B856FF2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Hoang&lt;/Author&gt;&lt;Year&gt;2018&lt;/Year&gt;&lt;RecNum&gt;1573&lt;/RecNum&gt;&lt;DisplayText&gt;(Hoang et al., 2018)&lt;/DisplayText&gt;&lt;record&gt;&lt;rec-number&gt;1573&lt;/rec-number&gt;&lt;foreign-keys&gt;&lt;key app="EN" db-id="0pz2es2e9va9roeesdsv2zs12dtvpdf5axwa" timestamp="0"&gt;1573&lt;/key&gt;&lt;/foreign-keys&gt;&lt;ref-type name="Journal Article"&gt;17&lt;/ref-type&gt;&lt;contributors&gt;&lt;authors&gt;&lt;author&gt;Hoang, Trung Kien&lt;/author&gt;&lt;author&gt;Probst, Anne&lt;/author&gt;&lt;author&gt;Orange, Didier&lt;/author&gt;&lt;author&gt;Gilbert, Franck&lt;/author&gt;&lt;author&gt;Elger, Arnaud&lt;/author&gt;&lt;author&gt;Kallerhoff, Jean&lt;/author&gt;&lt;author&gt;Laurent, François&lt;/author&gt;&lt;author&gt;Bassil, Sabina&lt;/author&gt;&lt;author&gt;Duong, Thi Thuy&lt;/author&gt;&lt;author&gt;Gerino, Magali&lt;/author&gt;&lt;/authors&gt;&lt;/contributors&gt;&lt;titles&gt;&lt;title&gt;Bioturbation effects on bioaccumulation of cadmium in the wetland plant Typha latifolia: A nature-based experiment&lt;/title&gt;&lt;secondary-title&gt;Science of The Total Environment&lt;/secondary-title&gt;&lt;/titles&gt;&lt;periodical&gt;&lt;full-title&gt;Science of The Total Environment&lt;/full-title&gt;&lt;/periodical&gt;&lt;pages&gt;1284-1297&lt;/pages&gt;&lt;volume&gt;618&lt;/volume&gt;&lt;keywords&gt;&lt;keyword&gt;Bioturbation&lt;/keyword&gt;&lt;keyword&gt;Cadmium&lt;/keyword&gt;&lt;keyword&gt;Sediment&lt;/keyword&gt;&lt;keyword&gt;Phytoremediation&lt;/keyword&gt;&lt;keyword&gt;Ecological engineering&lt;/keyword&gt;&lt;keyword&gt;Riparian plants&lt;/keyword&gt;&lt;/keywords&gt;&lt;dates&gt;&lt;year&gt;2018&lt;/year&gt;&lt;pub-dates&gt;&lt;date&gt;2018/03/15/&lt;/date&gt;&lt;/pub-dates&gt;&lt;/dates&gt;&lt;isbn&gt;0048-9697&lt;/isbn&gt;&lt;urls&gt;&lt;related-urls&gt;&lt;url&gt;http://www.sciencedirect.com/science/article/pii/S0048969717325883&lt;/url&gt;&lt;/related-urls&gt;&lt;/urls&gt;&lt;electronic-resource-num&gt;https://doi.org/10.1016/j.scitotenv.2017.09.237&lt;/electronic-resource-num&gt;&lt;research-notes&gt;NBS&lt;/research-notes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Hoang et al., 2018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4FD89F84" w14:textId="77777777" w:rsidTr="0068620A">
        <w:trPr>
          <w:trHeight w:val="341"/>
        </w:trPr>
        <w:tc>
          <w:tcPr>
            <w:tcW w:w="1129" w:type="dxa"/>
            <w:vMerge w:val="restart"/>
            <w:shd w:val="clear" w:color="auto" w:fill="FFFFFF" w:themeFill="background1"/>
            <w:hideMark/>
          </w:tcPr>
          <w:p w14:paraId="0D500550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 Amelioration </w:t>
            </w: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51E88A27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Phytoremediation of soil conditions  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108EDE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(+)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E9CB5A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(+)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4CF19A9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6BC555C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C79480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(+)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3CC209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909F1C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3D8C50D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4B06AFE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5A983D8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1D7CB4B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542CA591" w14:textId="082341F1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="00807265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Zhang&lt;/Author&gt;&lt;Year&gt;2019&lt;/Year&gt;&lt;RecNum&gt;1721&lt;/RecNum&gt;&lt;DisplayText&gt;(Zhang et al., 2019)&lt;/DisplayText&gt;&lt;record&gt;&lt;rec-number&gt;1721&lt;/rec-number&gt;&lt;foreign-keys&gt;&lt;key app="EN" db-id="0pz2es2e9va9roeesdsv2zs12dtvpdf5axwa" timestamp="1566042735"&gt;1721&lt;/key&gt;&lt;/foreign-keys&gt;&lt;ref-type name="Journal Article"&gt;17&lt;/ref-type&gt;&lt;contributors&gt;&lt;authors&gt;&lt;author&gt;Zhang, Manyun&lt;/author&gt;&lt;author&gt;Wang, Jun&lt;/author&gt;&lt;author&gt;Bai, Shahla Hosseini&lt;/author&gt;&lt;author&gt;Zhang, Yaling&lt;/author&gt;&lt;author&gt;Teng, Ying&lt;/author&gt;&lt;author&gt;Xu, Zhihong&lt;/author&gt;&lt;/authors&gt;&lt;/contributors&gt;&lt;titles&gt;&lt;title&gt;Assisted phytoremediation of a co-contaminated soil with biochar amendment: Contaminant removals and bacterial community properties&lt;/title&gt;&lt;secondary-title&gt;Geoderma&lt;/secondary-title&gt;&lt;/titles&gt;&lt;periodical&gt;&lt;full-title&gt;Geoderma&lt;/full-title&gt;&lt;/periodical&gt;&lt;pages&gt;115-123&lt;/pages&gt;&lt;volume&gt;348&lt;/volume&gt;&lt;keywords&gt;&lt;keyword&gt;Phytoremediation&lt;/keyword&gt;&lt;keyword&gt;Biochar&lt;/keyword&gt;&lt;keyword&gt;Bacterial biomass&lt;/keyword&gt;&lt;keyword&gt;Bacterial community structure&lt;/keyword&gt;&lt;keyword&gt;Illumina-MiSeq sequencing&lt;/keyword&gt;&lt;/keywords&gt;&lt;dates&gt;&lt;year&gt;2019&lt;/year&gt;&lt;pub-dates&gt;&lt;date&gt;2019/08/15/&lt;/date&gt;&lt;/pub-dates&gt;&lt;/dates&gt;&lt;isbn&gt;0016-7061&lt;/isbn&gt;&lt;urls&gt;&lt;related-urls&gt;&lt;url&gt;http://www.sciencedirect.com/science/article/pii/S0016706118318627&lt;/url&gt;&lt;/related-urls&gt;&lt;/urls&gt;&lt;electronic-resource-num&gt;https://doi.org/10.1016/j.geoderma.2019.04.031&lt;/electronic-resource-num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="00807265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Zhang et al., 2019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5D499D7C" w14:textId="77777777" w:rsidTr="0068620A">
        <w:trPr>
          <w:trHeight w:val="440"/>
        </w:trPr>
        <w:tc>
          <w:tcPr>
            <w:tcW w:w="1129" w:type="dxa"/>
            <w:vMerge/>
            <w:shd w:val="clear" w:color="auto" w:fill="FFFFFF" w:themeFill="background1"/>
          </w:tcPr>
          <w:p w14:paraId="446C5DC0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0C555D94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Phytoremediation of water quality  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41F3AD8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3C55588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313130B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4727C7B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5C26418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42AD984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18B80F1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827FF1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FFFFFF" w:themeFill="background1"/>
            <w:hideMark/>
          </w:tcPr>
          <w:p w14:paraId="6172A48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061E69D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57D0448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6BE22245" w14:textId="26F8F782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HaWthczwvQXV0aG9yPjxZZWFyPjIwMTg8L1llYXI+PFJl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</w:fldData>
              </w:fldCha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HaWthczwvQXV0aG9yPjxZZWFyPjIwMTg8L1llYXI+PFJl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</w:fldData>
              </w:fldCha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.DATA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Gikas et al., 2018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166ED0" w14:paraId="4A2ABCA5" w14:textId="77777777" w:rsidTr="0068620A">
        <w:trPr>
          <w:trHeight w:val="260"/>
        </w:trPr>
        <w:tc>
          <w:tcPr>
            <w:tcW w:w="1129" w:type="dxa"/>
            <w:vMerge/>
            <w:shd w:val="clear" w:color="auto" w:fill="FFFFFF" w:themeFill="background1"/>
          </w:tcPr>
          <w:p w14:paraId="6C2B97F4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5F7159C9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Buffer zones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1A8E4E7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6064C18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146269B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1E7F228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E5C1E4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7F01B0E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EED63F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420DBE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2BA16A1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6A70A6B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7EB9701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</w:t>
            </w:r>
          </w:p>
        </w:tc>
        <w:tc>
          <w:tcPr>
            <w:tcW w:w="3086" w:type="dxa"/>
            <w:shd w:val="clear" w:color="auto" w:fill="FFFFFF" w:themeFill="background1"/>
          </w:tcPr>
          <w:p w14:paraId="2B0DC426" w14:textId="3ABFFACA" w:rsidR="00F37FD7" w:rsidRPr="00807265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  <w:lang w:val="it-IT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fldChar w:fldCharType="begin">
                <w:fldData xml:space="preserve">PEVuZE5vdGU+PENpdGU+PEF1dGhvcj5BbmJ1bW96aGk8L0F1dGhvcj48WWVhcj4yMDA1PC9ZZWFy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=
</w:fldData>
              </w:fldChar>
            </w:r>
            <w:r w:rsidRPr="00807265">
              <w:rPr>
                <w:rFonts w:ascii="Arial Narrow" w:eastAsia="Times New Roman" w:hAnsi="Arial Narrow" w:cstheme="majorHAnsi"/>
                <w:bCs/>
                <w:sz w:val="20"/>
                <w:szCs w:val="20"/>
                <w:lang w:val="it-IT"/>
              </w:rPr>
              <w:instrText xml:space="preserve"> ADDIN EN.CITE </w:instrText>
            </w: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fldChar w:fldCharType="begin">
                <w:fldData xml:space="preserve">PEVuZE5vdGU+PENpdGU+PEF1dGhvcj5BbmJ1bW96aGk8L0F1dGhvcj48WWVhcj4yMDA1PC9ZZWFy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=
</w:fldData>
              </w:fldChar>
            </w:r>
            <w:r w:rsidRPr="00807265">
              <w:rPr>
                <w:rFonts w:ascii="Arial Narrow" w:eastAsia="Times New Roman" w:hAnsi="Arial Narrow" w:cstheme="majorHAnsi"/>
                <w:bCs/>
                <w:sz w:val="20"/>
                <w:szCs w:val="20"/>
                <w:lang w:val="it-IT"/>
              </w:rPr>
              <w:instrText xml:space="preserve"> ADDIN EN.CITE.DATA </w:instrText>
            </w: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fldChar w:fldCharType="end"/>
            </w: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fldChar w:fldCharType="separate"/>
            </w:r>
            <w:r w:rsidRPr="00807265">
              <w:rPr>
                <w:rFonts w:ascii="Arial Narrow" w:eastAsia="Times New Roman" w:hAnsi="Arial Narrow" w:cstheme="majorHAnsi"/>
                <w:bCs/>
                <w:noProof/>
                <w:sz w:val="20"/>
                <w:szCs w:val="20"/>
                <w:lang w:val="it-IT"/>
              </w:rPr>
              <w:t>(Aguiar Jr et al., 2015; Anbumozhi et al., 2005)</w:t>
            </w: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fldChar w:fldCharType="end"/>
            </w:r>
          </w:p>
        </w:tc>
      </w:tr>
      <w:tr w:rsidR="00F37FD7" w:rsidRPr="004721C0" w14:paraId="55D24D79" w14:textId="77777777" w:rsidTr="0068620A">
        <w:trPr>
          <w:trHeight w:val="584"/>
        </w:trPr>
        <w:tc>
          <w:tcPr>
            <w:tcW w:w="1129" w:type="dxa"/>
            <w:vMerge/>
            <w:shd w:val="clear" w:color="auto" w:fill="FFFFFF" w:themeFill="background1"/>
          </w:tcPr>
          <w:p w14:paraId="6493F3C9" w14:textId="77777777" w:rsidR="00F37FD7" w:rsidRPr="00807265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  <w:lang w:val="it-IT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1AFC4ACD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Denitrifying bioreactors that use woodchips or other organic processes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BCE59B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165480A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42D8188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7730C92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5A2CC0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71799B4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146ED3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9079C6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3408804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+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452CE6E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66A2E29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11DC91CE" w14:textId="3010E428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IYXNzYW5wb3VyPC9BdXRob3I+PFllYXI+MjAxOTwvWWVh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</w:fldData>
              </w:fldCha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IYXNzYW5wb3VyPC9BdXRob3I+PFllYXI+MjAxOTwvWWVh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</w:fldData>
              </w:fldCha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.DATA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Hassanpour et al., 2019; Sarris and Burbery, 2018; Woli et al., 2010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166ED0" w14:paraId="2CEA2227" w14:textId="77777777" w:rsidTr="0068620A">
        <w:trPr>
          <w:trHeight w:val="269"/>
        </w:trPr>
        <w:tc>
          <w:tcPr>
            <w:tcW w:w="1129" w:type="dxa"/>
            <w:vMerge/>
            <w:shd w:val="clear" w:color="auto" w:fill="FFFFFF" w:themeFill="background1"/>
          </w:tcPr>
          <w:p w14:paraId="7FF2F94A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27528006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Pollutant bioremediation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23062EA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3F37EF7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5FEB8B2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6A46B4A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358D682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CE2435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F3E34E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08042A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0389FE7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5FF440E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386A825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6916DB5B" w14:textId="3363C261" w:rsidR="00F37FD7" w:rsidRPr="00807265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  <w:lang w:val="it-IT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IYXNzYW5wb3VyPC9BdXRob3I+PFllYXI+MjAxOTwvWWVh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</w:fldData>
              </w:fldChar>
            </w:r>
            <w:r w:rsidRPr="00807265">
              <w:rPr>
                <w:rFonts w:ascii="Arial Narrow" w:eastAsia="Times New Roman" w:hAnsi="Arial Narrow" w:cstheme="majorHAnsi"/>
                <w:sz w:val="20"/>
                <w:szCs w:val="20"/>
                <w:lang w:val="it-IT"/>
              </w:rPr>
              <w:instrText xml:space="preserve"> ADDIN EN.CITE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IYXNzYW5wb3VyPC9BdXRob3I+PFllYXI+MjAxOTwvWWVh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</w:fldData>
              </w:fldChar>
            </w:r>
            <w:r w:rsidRPr="00807265">
              <w:rPr>
                <w:rFonts w:ascii="Arial Narrow" w:eastAsia="Times New Roman" w:hAnsi="Arial Narrow" w:cstheme="majorHAnsi"/>
                <w:sz w:val="20"/>
                <w:szCs w:val="20"/>
                <w:lang w:val="it-IT"/>
              </w:rPr>
              <w:instrText xml:space="preserve"> ADDIN EN.CITE.DATA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807265">
              <w:rPr>
                <w:rFonts w:ascii="Arial Narrow" w:eastAsia="Times New Roman" w:hAnsi="Arial Narrow" w:cstheme="majorHAnsi"/>
                <w:noProof/>
                <w:sz w:val="20"/>
                <w:szCs w:val="20"/>
                <w:lang w:val="it-IT"/>
              </w:rPr>
              <w:t>(Hassanpour et al., 2019; Quintella et al., 2019; Sharma et al., 2018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62FB109F" w14:textId="77777777" w:rsidTr="0068620A">
        <w:trPr>
          <w:trHeight w:val="467"/>
        </w:trPr>
        <w:tc>
          <w:tcPr>
            <w:tcW w:w="1129" w:type="dxa"/>
            <w:vMerge/>
            <w:shd w:val="clear" w:color="auto" w:fill="FFFFFF" w:themeFill="background1"/>
          </w:tcPr>
          <w:p w14:paraId="2D2D01D1" w14:textId="77777777" w:rsidR="00F37FD7" w:rsidRPr="00807265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  <w:lang w:val="it-IT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32AB8BFD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Vegetation filter strips / grass buffer strips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A26335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68B6C1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4DBD802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79E9FF9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0FEBF7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6802EA1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2DBCD0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5562AE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65B8250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647139D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66C58F3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441489E6" w14:textId="404830B3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Gene&lt;/Author&gt;&lt;Year&gt;2019&lt;/Year&gt;&lt;RecNum&gt;1704&lt;/RecNum&gt;&lt;DisplayText&gt;(Gene et al., 2019)&lt;/DisplayText&gt;&lt;record&gt;&lt;rec-number&gt;1704&lt;/rec-number&gt;&lt;foreign-keys&gt;&lt;key app="EN" db-id="0pz2es2e9va9roeesdsv2zs12dtvpdf5axwa" timestamp="1565864652"&gt;1704&lt;/key&gt;&lt;/foreign-keys&gt;&lt;ref-type name="Journal Article"&gt;17&lt;/ref-type&gt;&lt;contributors&gt;&lt;authors&gt;&lt;author&gt;Gene, S. M.&lt;/author&gt;&lt;author&gt;Hoekstra, P. F.&lt;/author&gt;&lt;author&gt;Hannam, C.&lt;/author&gt;&lt;author&gt;White, M.&lt;/author&gt;&lt;author&gt;Truman, C.&lt;/author&gt;&lt;author&gt;Hanson, M. L.&lt;/author&gt;&lt;author&gt;Prosser, R. S.&lt;/author&gt;&lt;/authors&gt;&lt;/contributors&gt;&lt;titles&gt;&lt;title&gt;The role of vegetated buffers in agriculture and their regulation across Canada and the United States&lt;/title&gt;&lt;secondary-title&gt;Journal of Environmental Management&lt;/secondary-title&gt;&lt;/titles&gt;&lt;periodical&gt;&lt;full-title&gt;Journal of Environmental Management&lt;/full-title&gt;&lt;/periodical&gt;&lt;pages&gt;12-21&lt;/pages&gt;&lt;volume&gt;243&lt;/volume&gt;&lt;keywords&gt;&lt;keyword&gt;Agroecosystems&lt;/keyword&gt;&lt;keyword&gt;Buffers&lt;/keyword&gt;&lt;keyword&gt;Nutrients&lt;/keyword&gt;&lt;keyword&gt;Pesticides&lt;/keyword&gt;&lt;/keywords&gt;&lt;dates&gt;&lt;year&gt;2019&lt;/year&gt;&lt;pub-dates&gt;&lt;date&gt;2019/08/01/&lt;/date&gt;&lt;/pub-dates&gt;&lt;/dates&gt;&lt;isbn&gt;0301-4797&lt;/isbn&gt;&lt;urls&gt;&lt;related-urls&gt;&lt;url&gt;http://www.sciencedirect.com/science/article/pii/S0301479719306012&lt;/url&gt;&lt;/related-urls&gt;&lt;/urls&gt;&lt;electronic-resource-num&gt;https://doi.org/10.1016/j.jenvman.2019.05.003&lt;/electronic-resource-num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Gene et al., 2019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41995ED5" w14:textId="77777777" w:rsidTr="0068620A">
        <w:trPr>
          <w:trHeight w:val="287"/>
        </w:trPr>
        <w:tc>
          <w:tcPr>
            <w:tcW w:w="1129" w:type="dxa"/>
            <w:vMerge/>
            <w:shd w:val="clear" w:color="auto" w:fill="FFFFFF" w:themeFill="background1"/>
          </w:tcPr>
          <w:p w14:paraId="54B99C52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6FAED997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Vegetated drainage ditch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21DE73F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6E1372D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7B289C9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</w:tcPr>
          <w:p w14:paraId="600BE64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</w:tcPr>
          <w:p w14:paraId="438D3BA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</w:tcPr>
          <w:p w14:paraId="1C357E8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14:paraId="4B44089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0C0A52E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031A93A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2D9E2DB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284C1E4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0B33142B" w14:textId="6FA2094D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Vymazal&lt;/Author&gt;&lt;Year&gt;2015&lt;/Year&gt;&lt;RecNum&gt;1674&lt;/RecNum&gt;&lt;DisplayText&gt;(Vymazal and Březinová, 2015)&lt;/DisplayText&gt;&lt;record&gt;&lt;rec-number&gt;1674&lt;/rec-number&gt;&lt;foreign-keys&gt;&lt;key app="EN" db-id="0pz2es2e9va9roeesdsv2zs12dtvpdf5axwa" timestamp="1565194858"&gt;1674&lt;/key&gt;&lt;/foreign-keys&gt;&lt;ref-type name="Journal Article"&gt;17&lt;/ref-type&gt;&lt;contributors&gt;&lt;authors&gt;&lt;author&gt;Vymazal, Jan&lt;/author&gt;&lt;author&gt;Březinová, Tereza&lt;/author&gt;&lt;/authors&gt;&lt;/contributors&gt;&lt;titles&gt;&lt;title&gt;The use of constructed wetlands for removal of pesticides from agricultural runoff and drainage: A review&lt;/title&gt;&lt;secondary-title&gt;Environment International&lt;/secondary-title&gt;&lt;/titles&gt;&lt;periodical&gt;&lt;full-title&gt;Environment International&lt;/full-title&gt;&lt;/periodical&gt;&lt;pages&gt;11-20&lt;/pages&gt;&lt;volume&gt;75&lt;/volume&gt;&lt;keywords&gt;&lt;keyword&gt;Pesticides&lt;/keyword&gt;&lt;keyword&gt;Constructed wetlands&lt;/keyword&gt;&lt;keyword&gt;Soils&lt;/keyword&gt;&lt;keyword&gt;Drainage&lt;/keyword&gt;&lt;keyword&gt;Runoff&lt;/keyword&gt;&lt;keyword&gt;Plants&lt;/keyword&gt;&lt;/keywords&gt;&lt;dates&gt;&lt;year&gt;2015&lt;/year&gt;&lt;pub-dates&gt;&lt;date&gt;2015/02/01/&lt;/date&gt;&lt;/pub-dates&gt;&lt;/dates&gt;&lt;isbn&gt;0160-4120&lt;/isbn&gt;&lt;urls&gt;&lt;related-urls&gt;&lt;url&gt;http://www.sciencedirect.com/science/article/pii/S0160412014003201&lt;/url&gt;&lt;/related-urls&gt;&lt;/urls&gt;&lt;electronic-resource-num&gt;https://doi.org/10.1016/j.envint.2014.10.026&lt;/electronic-resource-num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Vymazal and Březinová, 2015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58A44B35" w14:textId="77777777" w:rsidTr="0068620A">
        <w:trPr>
          <w:trHeight w:val="170"/>
        </w:trPr>
        <w:tc>
          <w:tcPr>
            <w:tcW w:w="1129" w:type="dxa"/>
            <w:vMerge w:val="restart"/>
            <w:shd w:val="clear" w:color="auto" w:fill="FFFFFF" w:themeFill="background1"/>
            <w:hideMark/>
          </w:tcPr>
          <w:p w14:paraId="33D7E779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br/>
              <w:t>Wetlands</w:t>
            </w:r>
          </w:p>
          <w:p w14:paraId="7CD7DB7A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 </w:t>
            </w: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000BE550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Constructed reed beds and cleaning pond systems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368E9A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4AD7AED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4F5B3E0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7A6871A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13DD1A5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44758A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0203C6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4FBB324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5B84EAB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152C6FC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64C8F93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0D0D773E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</w:tr>
      <w:tr w:rsidR="00F37FD7" w:rsidRPr="00166ED0" w14:paraId="2737EE21" w14:textId="77777777" w:rsidTr="0068620A">
        <w:trPr>
          <w:trHeight w:val="368"/>
        </w:trPr>
        <w:tc>
          <w:tcPr>
            <w:tcW w:w="1129" w:type="dxa"/>
            <w:vMerge/>
            <w:shd w:val="clear" w:color="auto" w:fill="FFFFFF" w:themeFill="background1"/>
          </w:tcPr>
          <w:p w14:paraId="31E6073F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</w:tcPr>
          <w:p w14:paraId="60B0D14E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Constructed wetlands</w:t>
            </w:r>
          </w:p>
        </w:tc>
        <w:tc>
          <w:tcPr>
            <w:tcW w:w="450" w:type="dxa"/>
            <w:shd w:val="clear" w:color="auto" w:fill="FFFFFF" w:themeFill="background1"/>
          </w:tcPr>
          <w:p w14:paraId="7A5A79D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FFFFFF" w:themeFill="background1"/>
          </w:tcPr>
          <w:p w14:paraId="7C02465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541" w:type="dxa"/>
            <w:shd w:val="clear" w:color="auto" w:fill="FFFFFF" w:themeFill="background1"/>
          </w:tcPr>
          <w:p w14:paraId="7E523C6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539" w:type="dxa"/>
            <w:shd w:val="clear" w:color="auto" w:fill="FFFFFF" w:themeFill="background1"/>
          </w:tcPr>
          <w:p w14:paraId="33E4BE9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FFFFFF" w:themeFill="background1"/>
          </w:tcPr>
          <w:p w14:paraId="6970B27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FFFFFF" w:themeFill="background1"/>
          </w:tcPr>
          <w:p w14:paraId="237AA87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14:paraId="339DAA0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450" w:type="dxa"/>
            <w:shd w:val="clear" w:color="auto" w:fill="FFFFFF" w:themeFill="background1"/>
          </w:tcPr>
          <w:p w14:paraId="4290D5B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FFFFFF" w:themeFill="background1"/>
          </w:tcPr>
          <w:p w14:paraId="49639B0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630" w:type="dxa"/>
            <w:shd w:val="clear" w:color="auto" w:fill="FFFFFF" w:themeFill="background1"/>
          </w:tcPr>
          <w:p w14:paraId="0D3F5BA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FFFFFF" w:themeFill="background1"/>
          </w:tcPr>
          <w:p w14:paraId="52ACA03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3086" w:type="dxa"/>
            <w:shd w:val="clear" w:color="auto" w:fill="FFFFFF" w:themeFill="background1"/>
          </w:tcPr>
          <w:p w14:paraId="438A2EF3" w14:textId="06C26B24" w:rsidR="00F37FD7" w:rsidRPr="00807265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  <w:lang w:val="sv-SE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DaGFwbWFuPC9BdXRob3I+PFllYXI+MjAxMjwvWWVhcj48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=
</w:fldData>
              </w:fldChar>
            </w:r>
            <w:r w:rsidRPr="00807265">
              <w:rPr>
                <w:rFonts w:ascii="Arial Narrow" w:eastAsia="Times New Roman" w:hAnsi="Arial Narrow" w:cstheme="majorHAnsi"/>
                <w:sz w:val="20"/>
                <w:szCs w:val="20"/>
                <w:lang w:val="sv-SE"/>
              </w:rPr>
              <w:instrText xml:space="preserve"> ADDIN EN.CITE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DaGFwbWFuPC9BdXRob3I+PFllYXI+MjAxMjwvWWVhcj48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=
</w:fldData>
              </w:fldChar>
            </w:r>
            <w:r w:rsidRPr="00807265">
              <w:rPr>
                <w:rFonts w:ascii="Arial Narrow" w:eastAsia="Times New Roman" w:hAnsi="Arial Narrow" w:cstheme="majorHAnsi"/>
                <w:sz w:val="20"/>
                <w:szCs w:val="20"/>
                <w:lang w:val="sv-SE"/>
              </w:rPr>
              <w:instrText xml:space="preserve"> ADDIN EN.CITE.DATA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807265">
              <w:rPr>
                <w:rFonts w:ascii="Arial Narrow" w:eastAsia="Times New Roman" w:hAnsi="Arial Narrow" w:cstheme="majorHAnsi"/>
                <w:noProof/>
                <w:sz w:val="20"/>
                <w:szCs w:val="20"/>
                <w:lang w:val="sv-SE"/>
              </w:rPr>
              <w:t>(Chapman, 2012; Gikas et al., 2018; Lee et al., 2014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1CAB5911" w14:textId="77777777" w:rsidTr="0068620A">
        <w:trPr>
          <w:trHeight w:val="368"/>
        </w:trPr>
        <w:tc>
          <w:tcPr>
            <w:tcW w:w="1129" w:type="dxa"/>
            <w:vMerge/>
            <w:shd w:val="clear" w:color="auto" w:fill="FFFFFF" w:themeFill="background1"/>
            <w:hideMark/>
          </w:tcPr>
          <w:p w14:paraId="27B73744" w14:textId="77777777" w:rsidR="00F37FD7" w:rsidRPr="00807265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  <w:lang w:val="sv-SE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3ACFE5EC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Water treatment wetlands  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4B46DB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8E2F82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2656B9C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6820BC7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4AEAE02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FA6C1A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2B5F794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08BBBA2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24E180E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7A1BC94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1704B58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2AB5D4A4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</w:tr>
      <w:tr w:rsidR="00F37FD7" w:rsidRPr="00166ED0" w14:paraId="2C46B49F" w14:textId="77777777" w:rsidTr="0068620A">
        <w:trPr>
          <w:trHeight w:val="368"/>
        </w:trPr>
        <w:tc>
          <w:tcPr>
            <w:tcW w:w="1129" w:type="dxa"/>
            <w:vMerge/>
            <w:shd w:val="clear" w:color="auto" w:fill="FFFFFF" w:themeFill="background1"/>
          </w:tcPr>
          <w:p w14:paraId="7484B192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219D2A6C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Riparian wetland management; buffer zones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257138C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39C892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2745987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33F7197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(+)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999F82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12D2A46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35FAA76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BF561B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3FB2FCB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5095610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0DB8290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</w:t>
            </w:r>
          </w:p>
        </w:tc>
        <w:tc>
          <w:tcPr>
            <w:tcW w:w="3086" w:type="dxa"/>
            <w:shd w:val="clear" w:color="auto" w:fill="FFFFFF" w:themeFill="background1"/>
          </w:tcPr>
          <w:p w14:paraId="6D09CE92" w14:textId="61EBFF2A" w:rsidR="00F37FD7" w:rsidRPr="00807265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  <w:lang w:val="it-IT"/>
              </w:rPr>
            </w:pP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fldChar w:fldCharType="begin">
                <w:fldData xml:space="preserve">PEVuZE5vdGU+PENpdGU+PEF1dGhvcj5XYW5nPC9BdXRob3I+PFllYXI+MjAxODwvWWVhcj48UmVj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</w:fldData>
              </w:fldChar>
            </w:r>
            <w:r w:rsidRPr="00807265">
              <w:rPr>
                <w:rFonts w:ascii="Arial Narrow" w:eastAsia="Times New Roman" w:hAnsi="Arial Narrow" w:cstheme="majorHAnsi"/>
                <w:bCs/>
                <w:sz w:val="20"/>
                <w:szCs w:val="20"/>
                <w:lang w:val="it-IT"/>
              </w:rPr>
              <w:instrText xml:space="preserve"> ADDIN EN.CITE </w:instrText>
            </w: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fldChar w:fldCharType="begin">
                <w:fldData xml:space="preserve">PEVuZE5vdGU+PENpdGU+PEF1dGhvcj5XYW5nPC9BdXRob3I+PFllYXI+MjAxODwvWWVhcj48UmVj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</w:fldData>
              </w:fldChar>
            </w:r>
            <w:r w:rsidRPr="00807265">
              <w:rPr>
                <w:rFonts w:ascii="Arial Narrow" w:eastAsia="Times New Roman" w:hAnsi="Arial Narrow" w:cstheme="majorHAnsi"/>
                <w:bCs/>
                <w:sz w:val="20"/>
                <w:szCs w:val="20"/>
                <w:lang w:val="it-IT"/>
              </w:rPr>
              <w:instrText xml:space="preserve"> ADDIN EN.CITE.DATA </w:instrText>
            </w: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fldChar w:fldCharType="end"/>
            </w: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fldChar w:fldCharType="separate"/>
            </w:r>
            <w:r w:rsidRPr="00807265">
              <w:rPr>
                <w:rFonts w:ascii="Arial Narrow" w:eastAsia="Times New Roman" w:hAnsi="Arial Narrow" w:cstheme="majorHAnsi"/>
                <w:bCs/>
                <w:noProof/>
                <w:sz w:val="20"/>
                <w:szCs w:val="20"/>
                <w:lang w:val="it-IT"/>
              </w:rPr>
              <w:t>(Anbumozhi et al., 2005; Li et al., 2019; Mander et al., 2017; Wang et al., 2018)</w:t>
            </w:r>
            <w:r w:rsidRPr="004721C0"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  <w:fldChar w:fldCharType="end"/>
            </w:r>
          </w:p>
        </w:tc>
      </w:tr>
      <w:tr w:rsidR="00F37FD7" w:rsidRPr="004721C0" w14:paraId="46F791E0" w14:textId="77777777" w:rsidTr="0068620A">
        <w:trPr>
          <w:trHeight w:val="548"/>
        </w:trPr>
        <w:tc>
          <w:tcPr>
            <w:tcW w:w="1129" w:type="dxa"/>
            <w:vMerge/>
            <w:shd w:val="clear" w:color="auto" w:fill="FFFFFF" w:themeFill="background1"/>
          </w:tcPr>
          <w:p w14:paraId="2F8BFBB9" w14:textId="77777777" w:rsidR="00F37FD7" w:rsidRPr="00807265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  <w:lang w:val="it-IT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2844B862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Ponds for sediment collection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F6248B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88C686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2D8DFBA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3AFD07E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1824B33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52FAE77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E8FA94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85F220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24AA2B5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2F4E2BB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64EF9CF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57648963" w14:textId="271F981C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Mtibaa&lt;/Author&gt;&lt;Year&gt;2018&lt;/Year&gt;&lt;RecNum&gt;1700&lt;/RecNum&gt;&lt;DisplayText&gt;(Mtibaa et al., 2018)&lt;/DisplayText&gt;&lt;record&gt;&lt;rec-number&gt;1700&lt;/rec-number&gt;&lt;foreign-keys&gt;&lt;key app="EN" db-id="0pz2es2e9va9roeesdsv2zs12dtvpdf5axwa" timestamp="1565768828"&gt;1700&lt;/key&gt;&lt;/foreign-keys&gt;&lt;ref-type name="Journal Article"&gt;17&lt;/ref-type&gt;&lt;contributors&gt;&lt;authors&gt;&lt;author&gt;Mtibaa, Slim&lt;/author&gt;&lt;author&gt;Hotta, Norifumi&lt;/author&gt;&lt;author&gt;Irie, Mitsuteru&lt;/author&gt;&lt;/authors&gt;&lt;/contributors&gt;&lt;titles&gt;&lt;title&gt;Analysis of the efficacy and cost-effectiveness of best management practices for controlling sediment yield: A case study of the Joumine watershed, Tunisia&lt;/title&gt;&lt;secondary-title&gt;Science of The Total Environment&lt;/secondary-title&gt;&lt;/titles&gt;&lt;periodical&gt;&lt;full-title&gt;Science of The Total Environment&lt;/full-title&gt;&lt;/periodical&gt;&lt;pages&gt;1-16&lt;/pages&gt;&lt;volume&gt;616-617&lt;/volume&gt;&lt;keywords&gt;&lt;keyword&gt;Soil erosion&lt;/keyword&gt;&lt;keyword&gt;Individual BMPs&lt;/keyword&gt;&lt;keyword&gt;Combinations of BMPs scenarios&lt;/keyword&gt;&lt;keyword&gt;SWAT model&lt;/keyword&gt;&lt;keyword&gt;Cost-benefit analysis&lt;/keyword&gt;&lt;keyword&gt;Joumine watershed&lt;/keyword&gt;&lt;/keywords&gt;&lt;dates&gt;&lt;year&gt;2018&lt;/year&gt;&lt;pub-dates&gt;&lt;date&gt;2018/03/01/&lt;/date&gt;&lt;/pub-dates&gt;&lt;/dates&gt;&lt;isbn&gt;0048-9697&lt;/isbn&gt;&lt;urls&gt;&lt;related-urls&gt;&lt;url&gt;http://www.sciencedirect.com/science/article/pii/S0048969717330085&lt;/url&gt;&lt;/related-urls&gt;&lt;/urls&gt;&lt;electronic-resource-num&gt;https://doi.org/10.1016/j.scitotenv.2017.10.290&lt;/electronic-resource-num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Mtibaa et al., 2018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2BFAE9D4" w14:textId="77777777" w:rsidTr="0068620A">
        <w:trPr>
          <w:trHeight w:val="134"/>
        </w:trPr>
        <w:tc>
          <w:tcPr>
            <w:tcW w:w="1129" w:type="dxa"/>
            <w:vMerge/>
            <w:shd w:val="clear" w:color="auto" w:fill="FFFFFF" w:themeFill="background1"/>
          </w:tcPr>
          <w:p w14:paraId="22A42255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0DC5D632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Vegetated swales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9B7024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7CDFF80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373BC77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0B60EC3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053B43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46360DA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22B5BD4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312BBDF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7624614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6CB5073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77E2666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43804C46" w14:textId="67E53D1A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Gene&lt;/Author&gt;&lt;Year&gt;2019&lt;/Year&gt;&lt;RecNum&gt;1623&lt;/RecNum&gt;&lt;DisplayText&gt;(Gene et al., 2019)&lt;/DisplayText&gt;&lt;record&gt;&lt;rec-number&gt;1623&lt;/rec-number&gt;&lt;foreign-keys&gt;&lt;key app="EN" db-id="0pz2es2e9va9roeesdsv2zs12dtvpdf5axwa" timestamp="1565192483"&gt;1623&lt;/key&gt;&lt;/foreign-keys&gt;&lt;ref-type name="Journal Article"&gt;17&lt;/ref-type&gt;&lt;contributors&gt;&lt;authors&gt;&lt;author&gt;Gene, S. M.&lt;/author&gt;&lt;author&gt;Hoekstra, P. F.&lt;/author&gt;&lt;author&gt;Hannam, C.&lt;/author&gt;&lt;author&gt;White, M.&lt;/author&gt;&lt;author&gt;Truman, C.&lt;/author&gt;&lt;author&gt;Hanson, M. L.&lt;/author&gt;&lt;author&gt;Prosser, R. S.&lt;/author&gt;&lt;/authors&gt;&lt;/contributors&gt;&lt;titles&gt;&lt;title&gt;The role of vegetated buffers in agriculture and their regulation across Canada and the United States&lt;/title&gt;&lt;secondary-title&gt;Journal of Environmental Management&lt;/secondary-title&gt;&lt;/titles&gt;&lt;periodical&gt;&lt;full-title&gt;Journal of Environmental Management&lt;/full-title&gt;&lt;/periodical&gt;&lt;pages&gt;12-21&lt;/pages&gt;&lt;volume&gt;243&lt;/volume&gt;&lt;keywords&gt;&lt;keyword&gt;Agroecosystems&lt;/keyword&gt;&lt;keyword&gt;Buffers&lt;/keyword&gt;&lt;keyword&gt;Nutrients&lt;/keyword&gt;&lt;keyword&gt;Pesticides&lt;/keyword&gt;&lt;/keywords&gt;&lt;dates&gt;&lt;year&gt;2019&lt;/year&gt;&lt;pub-dates&gt;&lt;date&gt;2019/08/01/&lt;/date&gt;&lt;/pub-dates&gt;&lt;/dates&gt;&lt;isbn&gt;0301-4797&lt;/isbn&gt;&lt;urls&gt;&lt;related-urls&gt;&lt;url&gt;http://www.sciencedirect.com/science/article/pii/S0301479719306012&lt;/url&gt;&lt;/related-urls&gt;&lt;/urls&gt;&lt;electronic-resource-num&gt;https://doi.org/10.1016/j.jenvman.2019.05.003&lt;/electronic-resource-num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Gene et al., 2019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499A3DCF" w14:textId="77777777" w:rsidTr="0068620A">
        <w:trPr>
          <w:trHeight w:val="287"/>
        </w:trPr>
        <w:tc>
          <w:tcPr>
            <w:tcW w:w="1129" w:type="dxa"/>
            <w:vMerge/>
            <w:shd w:val="clear" w:color="auto" w:fill="FFFFFF" w:themeFill="background1"/>
            <w:hideMark/>
          </w:tcPr>
          <w:p w14:paraId="53E94008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364A60D4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Ponds for water treatment 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E716A6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FFFFFF" w:themeFill="background1"/>
            <w:hideMark/>
          </w:tcPr>
          <w:p w14:paraId="400BAC8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1AE6E9A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279F468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i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46150C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4463E04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46A0717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++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142DC25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3A86455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4C1F3FD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65E048F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685CC263" w14:textId="418CF5AF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Jia&lt;/Author&gt;&lt;Year&gt;2019&lt;/Year&gt;&lt;RecNum&gt;1690&lt;/RecNum&gt;&lt;DisplayText&gt;(Jia et al., 2019)&lt;/DisplayText&gt;&lt;record&gt;&lt;rec-number&gt;1690&lt;/rec-number&gt;&lt;foreign-keys&gt;&lt;key app="EN" db-id="0pz2es2e9va9roeesdsv2zs12dtvpdf5axwa" timestamp="1565195927"&gt;1690&lt;/key&gt;&lt;/foreign-keys&gt;&lt;ref-type name="Journal Article"&gt;17&lt;/ref-type&gt;&lt;contributors&gt;&lt;authors&gt;&lt;author&gt;Jia, Z.&lt;/author&gt;&lt;author&gt;Chen, C.&lt;/author&gt;&lt;author&gt;Luo, W.&lt;/author&gt;&lt;author&gt;Zou, J.&lt;/author&gt;&lt;author&gt;Wu, W.&lt;/author&gt;&lt;author&gt;Xu, M.&lt;/author&gt;&lt;author&gt;Tang, Y.&lt;/author&gt;&lt;/authors&gt;&lt;/contributors&gt;&lt;titles&gt;&lt;title&gt;Hydraulic conditions affect pollutant removal efficiency in distributed ditches and ponds in agricultural landscapes&lt;/title&gt;&lt;secondary-title&gt;Science of The Total Environment&lt;/secondary-title&gt;&lt;/titles&gt;&lt;periodical&gt;&lt;full-title&gt;Science of The Total Environment&lt;/full-title&gt;&lt;/periodical&gt;&lt;pages&gt;712-721&lt;/pages&gt;&lt;volume&gt;649&lt;/volume&gt;&lt;keywords&gt;&lt;keyword&gt;Ditches and ponds&lt;/keyword&gt;&lt;keyword&gt;Hydraulic condition&lt;/keyword&gt;&lt;keyword&gt;Pollutant removal&lt;/keyword&gt;&lt;keyword&gt;Distributed system&lt;/keyword&gt;&lt;/keywords&gt;&lt;dates&gt;&lt;year&gt;2019&lt;/year&gt;&lt;pub-dates&gt;&lt;date&gt;2019/02/01/&lt;/date&gt;&lt;/pub-dates&gt;&lt;/dates&gt;&lt;isbn&gt;0048-9697&lt;/isbn&gt;&lt;urls&gt;&lt;related-urls&gt;&lt;url&gt;http://www.sciencedirect.com/science/article/pii/S0048969718333114&lt;/url&gt;&lt;/related-urls&gt;&lt;/urls&gt;&lt;electronic-resource-num&gt;https://doi.org/10.1016/j.scitotenv.2018.08.340&lt;/electronic-resource-num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Jia et al., 2019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2F3CA945" w14:textId="77777777" w:rsidTr="0068620A">
        <w:trPr>
          <w:trHeight w:val="287"/>
        </w:trPr>
        <w:tc>
          <w:tcPr>
            <w:tcW w:w="1129" w:type="dxa"/>
            <w:vMerge/>
            <w:shd w:val="clear" w:color="auto" w:fill="FFFFFF" w:themeFill="background1"/>
          </w:tcPr>
          <w:p w14:paraId="3D4212FA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2ADEE66D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Wetlands for ecological diversification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443AA2C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1882F16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7273B8B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5C82E69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4D587C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EC68B0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11CF513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96ACEF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7192D7D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296EFB1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FFFFFF" w:themeFill="background1"/>
            <w:hideMark/>
          </w:tcPr>
          <w:p w14:paraId="21A487B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3086" w:type="dxa"/>
            <w:shd w:val="clear" w:color="auto" w:fill="FFFFFF" w:themeFill="background1"/>
          </w:tcPr>
          <w:p w14:paraId="3FF82F55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</w:p>
        </w:tc>
      </w:tr>
      <w:tr w:rsidR="00F37FD7" w:rsidRPr="004721C0" w14:paraId="0344CDD2" w14:textId="77777777" w:rsidTr="0068620A">
        <w:trPr>
          <w:trHeight w:val="269"/>
        </w:trPr>
        <w:tc>
          <w:tcPr>
            <w:tcW w:w="1129" w:type="dxa"/>
            <w:vMerge/>
            <w:shd w:val="clear" w:color="auto" w:fill="FFFFFF" w:themeFill="background1"/>
          </w:tcPr>
          <w:p w14:paraId="45368A4B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58642AFF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Ponds for ecological diversification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15D26AF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445ED9B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05D2A2E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7CC09A4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3EBD3F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92F5E8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949686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10374D0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3493BB8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228DC85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344A8D9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2B269C3E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</w:tr>
      <w:tr w:rsidR="00F37FD7" w:rsidRPr="004721C0" w14:paraId="635D3255" w14:textId="77777777" w:rsidTr="0068620A">
        <w:trPr>
          <w:trHeight w:val="557"/>
        </w:trPr>
        <w:tc>
          <w:tcPr>
            <w:tcW w:w="1129" w:type="dxa"/>
            <w:vMerge/>
            <w:shd w:val="clear" w:color="auto" w:fill="FFFFFF" w:themeFill="background1"/>
          </w:tcPr>
          <w:p w14:paraId="019895DC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55B9BE9D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Floodplain designated storage area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1D2658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F8D79E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418A83E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79F3582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78AFB6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79DBBA3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D82DBD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2038B2A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3A29972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689812F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2D1BCA1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1E23ED8E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</w:tr>
      <w:tr w:rsidR="00F37FD7" w:rsidRPr="004721C0" w14:paraId="6670150C" w14:textId="77777777" w:rsidTr="0068620A">
        <w:trPr>
          <w:trHeight w:val="242"/>
        </w:trPr>
        <w:tc>
          <w:tcPr>
            <w:tcW w:w="1129" w:type="dxa"/>
            <w:vMerge/>
            <w:shd w:val="clear" w:color="auto" w:fill="FFFFFF" w:themeFill="background1"/>
          </w:tcPr>
          <w:p w14:paraId="0960C73E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</w:tcPr>
          <w:p w14:paraId="60C83943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Re-connected / reconstructed floodplain </w:t>
            </w:r>
          </w:p>
        </w:tc>
        <w:tc>
          <w:tcPr>
            <w:tcW w:w="450" w:type="dxa"/>
            <w:shd w:val="clear" w:color="auto" w:fill="FFFFFF" w:themeFill="background1"/>
          </w:tcPr>
          <w:p w14:paraId="7C49B1D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FFFFFF" w:themeFill="background1"/>
          </w:tcPr>
          <w:p w14:paraId="323800D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541" w:type="dxa"/>
            <w:shd w:val="clear" w:color="auto" w:fill="FFFFFF" w:themeFill="background1"/>
          </w:tcPr>
          <w:p w14:paraId="2984DE1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539" w:type="dxa"/>
            <w:shd w:val="clear" w:color="auto" w:fill="FFFFFF" w:themeFill="background1"/>
          </w:tcPr>
          <w:p w14:paraId="69491C1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FFFFFF" w:themeFill="background1"/>
          </w:tcPr>
          <w:p w14:paraId="34C7118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FFFFFF" w:themeFill="background1"/>
          </w:tcPr>
          <w:p w14:paraId="53F8D90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14:paraId="0CAA27E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+</w:t>
            </w:r>
          </w:p>
        </w:tc>
        <w:tc>
          <w:tcPr>
            <w:tcW w:w="450" w:type="dxa"/>
            <w:shd w:val="clear" w:color="auto" w:fill="FFFFFF" w:themeFill="background1"/>
          </w:tcPr>
          <w:p w14:paraId="76CA6EC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FFFFFF" w:themeFill="background1"/>
          </w:tcPr>
          <w:p w14:paraId="4F08FDF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630" w:type="dxa"/>
            <w:shd w:val="clear" w:color="auto" w:fill="FFFFFF" w:themeFill="background1"/>
          </w:tcPr>
          <w:p w14:paraId="2704E58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810" w:type="dxa"/>
            <w:shd w:val="clear" w:color="auto" w:fill="FFFFFF" w:themeFill="background1"/>
          </w:tcPr>
          <w:p w14:paraId="01E6F16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3086" w:type="dxa"/>
            <w:shd w:val="clear" w:color="auto" w:fill="FFFFFF" w:themeFill="background1"/>
          </w:tcPr>
          <w:p w14:paraId="13C778C0" w14:textId="7B57258A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TZ291cmlkaXM8L0F1dGhvcj48WWVhcj4yMDExPC9ZZWFy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</w:fldData>
              </w:fldCha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TZ291cmlkaXM8L0F1dGhvcj48WWVhcj4yMDExPC9ZZWFy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</w:fldData>
              </w:fldCha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.DATA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Schilling et al., 2017; Sgouridis et al., 2011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338D0902" w14:textId="77777777" w:rsidTr="0068620A">
        <w:trPr>
          <w:trHeight w:val="242"/>
        </w:trPr>
        <w:tc>
          <w:tcPr>
            <w:tcW w:w="1129" w:type="dxa"/>
            <w:vMerge/>
            <w:shd w:val="clear" w:color="auto" w:fill="FFFFFF" w:themeFill="background1"/>
          </w:tcPr>
          <w:p w14:paraId="74E46026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</w:tcPr>
          <w:p w14:paraId="78497621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Riparian forest</w:t>
            </w:r>
          </w:p>
        </w:tc>
        <w:tc>
          <w:tcPr>
            <w:tcW w:w="450" w:type="dxa"/>
            <w:shd w:val="clear" w:color="auto" w:fill="FFFFFF" w:themeFill="background1"/>
          </w:tcPr>
          <w:p w14:paraId="3545D89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FFFFFF" w:themeFill="background1"/>
          </w:tcPr>
          <w:p w14:paraId="5392AB1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541" w:type="dxa"/>
            <w:shd w:val="clear" w:color="auto" w:fill="FFFFFF" w:themeFill="background1"/>
          </w:tcPr>
          <w:p w14:paraId="3CB963F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539" w:type="dxa"/>
            <w:shd w:val="clear" w:color="auto" w:fill="FFFFFF" w:themeFill="background1"/>
          </w:tcPr>
          <w:p w14:paraId="2F3D152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FFFFFF" w:themeFill="background1"/>
          </w:tcPr>
          <w:p w14:paraId="5561873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FFFFFF" w:themeFill="background1"/>
          </w:tcPr>
          <w:p w14:paraId="198DCB4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14:paraId="6FBB813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450" w:type="dxa"/>
            <w:shd w:val="clear" w:color="auto" w:fill="FFFFFF" w:themeFill="background1"/>
          </w:tcPr>
          <w:p w14:paraId="0759C7F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FFFFFF" w:themeFill="background1"/>
          </w:tcPr>
          <w:p w14:paraId="1A59419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+</w:t>
            </w:r>
          </w:p>
        </w:tc>
        <w:tc>
          <w:tcPr>
            <w:tcW w:w="630" w:type="dxa"/>
            <w:shd w:val="clear" w:color="auto" w:fill="FFFFFF" w:themeFill="background1"/>
          </w:tcPr>
          <w:p w14:paraId="6D364F8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810" w:type="dxa"/>
            <w:shd w:val="clear" w:color="auto" w:fill="FFFFFF" w:themeFill="background1"/>
          </w:tcPr>
          <w:p w14:paraId="579558F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3086" w:type="dxa"/>
            <w:shd w:val="clear" w:color="auto" w:fill="FFFFFF" w:themeFill="background1"/>
          </w:tcPr>
          <w:p w14:paraId="1783BA41" w14:textId="51C72C75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UdXJ1bmVuPC9BdXRob3I+PFllYXI+MjAxOTwvWWVhcj48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</w:fldData>
              </w:fldCha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UdXJ1bmVuPC9BdXRob3I+PFllYXI+MjAxOTwvWWVhcj48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</w:fldData>
              </w:fldCha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.DATA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Angelstam and Lazdinis, 2017; Turunen et al., 2019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166ED0" w14:paraId="52BF221B" w14:textId="77777777" w:rsidTr="0068620A">
        <w:trPr>
          <w:trHeight w:val="224"/>
        </w:trPr>
        <w:tc>
          <w:tcPr>
            <w:tcW w:w="1129" w:type="dxa"/>
            <w:vMerge/>
            <w:shd w:val="clear" w:color="auto" w:fill="FFFFFF" w:themeFill="background1"/>
          </w:tcPr>
          <w:p w14:paraId="449F70D0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33B7A24C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Mangrove forest planting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26DA031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14B48BA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6D5D5AE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317551B2" w14:textId="77777777" w:rsidR="00F37FD7" w:rsidRPr="00166ED0" w:rsidRDefault="00F37FD7" w:rsidP="0068620A">
            <w:pPr>
              <w:spacing w:after="24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7CCBE43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34FF07EB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36DF989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3AEE9B7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6ED0368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+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44C86EE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58542F1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309EAF7D" w14:textId="513765EB" w:rsidR="00F37FD7" w:rsidRPr="00807265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  <w:lang w:val="it-IT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Ib3F1ZSBNb3p1bWRlcjwvQXV0aG9yPjxZZWFyPjIwMTg8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</w:fldData>
              </w:fldChar>
            </w:r>
            <w:r w:rsidRPr="00807265">
              <w:rPr>
                <w:rFonts w:ascii="Arial Narrow" w:eastAsia="Times New Roman" w:hAnsi="Arial Narrow" w:cstheme="majorHAnsi"/>
                <w:sz w:val="20"/>
                <w:szCs w:val="20"/>
                <w:lang w:val="it-IT"/>
              </w:rPr>
              <w:instrText xml:space="preserve"> ADDIN EN.CITE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>
                <w:fldData xml:space="preserve">PEVuZE5vdGU+PENpdGU+PEF1dGhvcj5Ib3F1ZSBNb3p1bWRlcjwvQXV0aG9yPjxZZWFyPjIwMTg8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</w:fldData>
              </w:fldChar>
            </w:r>
            <w:r w:rsidRPr="00807265">
              <w:rPr>
                <w:rFonts w:ascii="Arial Narrow" w:eastAsia="Times New Roman" w:hAnsi="Arial Narrow" w:cstheme="majorHAnsi"/>
                <w:sz w:val="20"/>
                <w:szCs w:val="20"/>
                <w:lang w:val="it-IT"/>
              </w:rPr>
              <w:instrText xml:space="preserve"> ADDIN EN.CITE.DATA 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807265">
              <w:rPr>
                <w:rFonts w:ascii="Arial Narrow" w:eastAsia="Times New Roman" w:hAnsi="Arial Narrow" w:cstheme="majorHAnsi"/>
                <w:noProof/>
                <w:sz w:val="20"/>
                <w:szCs w:val="20"/>
                <w:lang w:val="it-IT"/>
              </w:rPr>
              <w:t>(Dat and Yoshino, 2013; Hoque Mozumder et al., 2018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080E3FB4" w14:textId="77777777" w:rsidTr="0068620A">
        <w:trPr>
          <w:trHeight w:val="215"/>
        </w:trPr>
        <w:tc>
          <w:tcPr>
            <w:tcW w:w="1129" w:type="dxa"/>
            <w:vMerge w:val="restart"/>
            <w:shd w:val="clear" w:color="auto" w:fill="FFFFFF" w:themeFill="background1"/>
            <w:hideMark/>
          </w:tcPr>
          <w:p w14:paraId="098C3B88" w14:textId="5F18F6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Biodiversity </w:t>
            </w:r>
            <w:proofErr w:type="spellStart"/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conser</w:t>
            </w:r>
            <w:r w:rsidR="00883215">
              <w:rPr>
                <w:rFonts w:ascii="Arial Narrow" w:eastAsia="Times New Roman" w:hAnsi="Arial Narrow" w:cstheme="majorHAnsi"/>
                <w:sz w:val="20"/>
                <w:szCs w:val="20"/>
              </w:rPr>
              <w:t>-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vation</w:t>
            </w:r>
            <w:proofErr w:type="spellEnd"/>
          </w:p>
        </w:tc>
        <w:tc>
          <w:tcPr>
            <w:tcW w:w="1656" w:type="dxa"/>
            <w:shd w:val="clear" w:color="auto" w:fill="FFFFFF" w:themeFill="background1"/>
            <w:hideMark/>
          </w:tcPr>
          <w:p w14:paraId="63D47C16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Protected areas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9A9543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010EEB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44A1C9E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0DCC69D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7604D6F5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32B7794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43B37D0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7CFEA7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5E62427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7A9D101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767F576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3086" w:type="dxa"/>
            <w:shd w:val="clear" w:color="auto" w:fill="FFFFFF" w:themeFill="background1"/>
          </w:tcPr>
          <w:p w14:paraId="0E4855BF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bCs/>
                <w:sz w:val="20"/>
                <w:szCs w:val="20"/>
              </w:rPr>
            </w:pPr>
          </w:p>
        </w:tc>
      </w:tr>
      <w:tr w:rsidR="00F37FD7" w:rsidRPr="004721C0" w14:paraId="75EA5350" w14:textId="77777777" w:rsidTr="0068620A">
        <w:trPr>
          <w:trHeight w:val="750"/>
        </w:trPr>
        <w:tc>
          <w:tcPr>
            <w:tcW w:w="1129" w:type="dxa"/>
            <w:vMerge/>
            <w:shd w:val="clear" w:color="auto" w:fill="FFFFFF" w:themeFill="background1"/>
          </w:tcPr>
          <w:p w14:paraId="25AEA287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379DC91E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Remnant forest / grassland / wetland patches; ecological focus areas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3B3966F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42F7D6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4CEB8FD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03F9413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C485B6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4EE6AE7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02C012B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1D9A467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428D996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4D43A77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377B606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132E6521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</w:tr>
      <w:tr w:rsidR="00F37FD7" w:rsidRPr="004721C0" w14:paraId="330946A6" w14:textId="77777777" w:rsidTr="0068620A">
        <w:trPr>
          <w:trHeight w:val="791"/>
        </w:trPr>
        <w:tc>
          <w:tcPr>
            <w:tcW w:w="1129" w:type="dxa"/>
            <w:vMerge/>
            <w:shd w:val="clear" w:color="auto" w:fill="FFFFFF" w:themeFill="background1"/>
          </w:tcPr>
          <w:p w14:paraId="398B2A56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2AE3EBE7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Multifunctional land use with conservation provision  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04DDBB69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496B715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39E86B1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2461A36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+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50C59F6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4880D9C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122EA8D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230F1C6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15C0E03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2366D7E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3B749F2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++</w:t>
            </w:r>
          </w:p>
        </w:tc>
        <w:tc>
          <w:tcPr>
            <w:tcW w:w="3086" w:type="dxa"/>
            <w:shd w:val="clear" w:color="auto" w:fill="FFFFFF" w:themeFill="background1"/>
          </w:tcPr>
          <w:p w14:paraId="040AF297" w14:textId="22CD070B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Mtibaa&lt;/Author&gt;&lt;Year&gt;2018&lt;/Year&gt;&lt;RecNum&gt;1700&lt;/RecNum&gt;&lt;DisplayText&gt;(Mtibaa et al., 2018)&lt;/DisplayText&gt;&lt;record&gt;&lt;rec-number&gt;1700&lt;/rec-number&gt;&lt;foreign-keys&gt;&lt;key app="EN" db-id="0pz2es2e9va9roeesdsv2zs12dtvpdf5axwa" timestamp="1565768828"&gt;1700&lt;/key&gt;&lt;/foreign-keys&gt;&lt;ref-type name="Journal Article"&gt;17&lt;/ref-type&gt;&lt;contributors&gt;&lt;authors&gt;&lt;author&gt;Mtibaa, Slim&lt;/author&gt;&lt;author&gt;Hotta, Norifumi&lt;/author&gt;&lt;author&gt;Irie, Mitsuteru&lt;/author&gt;&lt;/authors&gt;&lt;/contributors&gt;&lt;titles&gt;&lt;title&gt;Analysis of the efficacy and cost-effectiveness of best management practices for controlling sediment yield: A case study of the Joumine watershed, Tunisia&lt;/title&gt;&lt;secondary-title&gt;Science of The Total Environment&lt;/secondary-title&gt;&lt;/titles&gt;&lt;periodical&gt;&lt;full-title&gt;Science of The Total Environment&lt;/full-title&gt;&lt;/periodical&gt;&lt;pages&gt;1-16&lt;/pages&gt;&lt;volume&gt;616-617&lt;/volume&gt;&lt;keywords&gt;&lt;keyword&gt;Soil erosion&lt;/keyword&gt;&lt;keyword&gt;Individual BMPs&lt;/keyword&gt;&lt;keyword&gt;Combinations of BMPs scenarios&lt;/keyword&gt;&lt;keyword&gt;SWAT model&lt;/keyword&gt;&lt;keyword&gt;Cost-benefit analysis&lt;/keyword&gt;&lt;keyword&gt;Joumine watershed&lt;/keyword&gt;&lt;/keywords&gt;&lt;dates&gt;&lt;year&gt;2018&lt;/year&gt;&lt;pub-dates&gt;&lt;date&gt;2018/03/01/&lt;/date&gt;&lt;/pub-dates&gt;&lt;/dates&gt;&lt;isbn&gt;0048-9697&lt;/isbn&gt;&lt;urls&gt;&lt;related-urls&gt;&lt;url&gt;http://www.sciencedirect.com/science/article/pii/S0048969717330085&lt;/url&gt;&lt;/related-urls&gt;&lt;/urls&gt;&lt;electronic-resource-num&gt;https://doi.org/10.1016/j.scitotenv.2017.10.290&lt;/electronic-resource-num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Mtibaa et al., 2018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2896F2BE" w14:textId="77777777" w:rsidTr="0068620A">
        <w:trPr>
          <w:trHeight w:val="611"/>
        </w:trPr>
        <w:tc>
          <w:tcPr>
            <w:tcW w:w="1129" w:type="dxa"/>
            <w:vMerge/>
            <w:shd w:val="clear" w:color="auto" w:fill="FFFFFF" w:themeFill="background1"/>
            <w:hideMark/>
          </w:tcPr>
          <w:p w14:paraId="05E82633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360E287A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Wildflower verges or </w:t>
            </w:r>
            <w:proofErr w:type="gramStart"/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other</w:t>
            </w:r>
            <w:proofErr w:type="gramEnd"/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 pollinator habitat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833A1C4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4FD1C70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3DCE185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26877FB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373A7FD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5A475370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7D58E4F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5654226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74B7D6D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4BBA4D7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453A101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5F89127B" w14:textId="7B4920C5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Ganser&lt;/Author&gt;&lt;Year&gt;2019&lt;/Year&gt;&lt;RecNum&gt;1580&lt;/RecNum&gt;&lt;DisplayText&gt;(Ganser et al., 2019)&lt;/DisplayText&gt;&lt;record&gt;&lt;rec-number&gt;1580&lt;/rec-number&gt;&lt;foreign-keys&gt;&lt;key app="EN" db-id="0pz2es2e9va9roeesdsv2zs12dtvpdf5axwa" timestamp="0"&gt;1580&lt;/key&gt;&lt;/foreign-keys&gt;&lt;ref-type name="Journal Article"&gt;17&lt;/ref-type&gt;&lt;contributors&gt;&lt;authors&gt;&lt;author&gt;Ganser, Dominik&lt;/author&gt;&lt;author&gt;Knop, Eva&lt;/author&gt;&lt;author&gt;Albrecht, Matthias&lt;/author&gt;&lt;/authors&gt;&lt;/contributors&gt;&lt;titles&gt;&lt;title&gt;Sown wildflower strips as overwintering habitat for arthropods: Effective measure or ecological trap?&lt;/title&gt;&lt;secondary-title&gt;Agriculture, Ecosystems &amp;amp; Environment&lt;/secondary-title&gt;&lt;/titles&gt;&lt;periodical&gt;&lt;full-title&gt;Agriculture, Ecosystems &amp;amp; Environment&lt;/full-title&gt;&lt;/periodical&gt;&lt;pages&gt;123-131&lt;/pages&gt;&lt;volume&gt;275&lt;/volume&gt;&lt;keywords&gt;&lt;keyword&gt;Agri-environment schemes&lt;/keyword&gt;&lt;keyword&gt;Biological control&lt;/keyword&gt;&lt;keyword&gt;Ecological trap&lt;/keyword&gt;&lt;keyword&gt;Emergence trap&lt;/keyword&gt;&lt;keyword&gt;Flower strip&lt;/keyword&gt;&lt;keyword&gt;Insect hibernation&lt;/keyword&gt;&lt;/keywords&gt;&lt;dates&gt;&lt;year&gt;2019&lt;/year&gt;&lt;pub-dates&gt;&lt;date&gt;2019/04/01/&lt;/date&gt;&lt;/pub-dates&gt;&lt;/dates&gt;&lt;isbn&gt;0167-8809&lt;/isbn&gt;&lt;urls&gt;&lt;related-urls&gt;&lt;url&gt;http://www.sciencedirect.com/science/article/pii/S0167880919300349&lt;/url&gt;&lt;/related-urls&gt;&lt;/urls&gt;&lt;electronic-resource-num&gt;https://doi.org/10.1016/j.agee.2019.02.010&lt;/electronic-resource-num&gt;&lt;research-notes&gt;GI? NBS?&lt;/research-notes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Ganser et al., 2019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</w:tc>
      </w:tr>
      <w:tr w:rsidR="00F37FD7" w:rsidRPr="004721C0" w14:paraId="01F0DB01" w14:textId="77777777" w:rsidTr="0068620A">
        <w:trPr>
          <w:trHeight w:val="750"/>
        </w:trPr>
        <w:tc>
          <w:tcPr>
            <w:tcW w:w="1129" w:type="dxa"/>
            <w:vMerge/>
            <w:shd w:val="clear" w:color="auto" w:fill="FFFFFF" w:themeFill="background1"/>
          </w:tcPr>
          <w:p w14:paraId="41EB38BE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77ECA311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Agro-biodiversity: use of varied provenances of seed or livestock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4C38BF6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3813D8EA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6C75649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6EA00D8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0D33E1D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1A6AC67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0D4BF41C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35E090D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03216A91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3401E3B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4789AF4F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081753A7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</w:tr>
      <w:tr w:rsidR="00F37FD7" w:rsidRPr="004721C0" w14:paraId="0AA2C537" w14:textId="77777777" w:rsidTr="0068620A">
        <w:trPr>
          <w:trHeight w:val="665"/>
        </w:trPr>
        <w:tc>
          <w:tcPr>
            <w:tcW w:w="1129" w:type="dxa"/>
            <w:vMerge/>
            <w:shd w:val="clear" w:color="auto" w:fill="FFFFFF" w:themeFill="background1"/>
          </w:tcPr>
          <w:p w14:paraId="100E64B9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</w:p>
        </w:tc>
        <w:tc>
          <w:tcPr>
            <w:tcW w:w="1656" w:type="dxa"/>
            <w:shd w:val="clear" w:color="auto" w:fill="FFFFFF" w:themeFill="background1"/>
            <w:hideMark/>
          </w:tcPr>
          <w:p w14:paraId="133AB8E5" w14:textId="77777777" w:rsidR="00F37FD7" w:rsidRPr="004721C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t>Beneficial predator species introduction (pest control)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4ED3EFB3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339F7CF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1" w:type="dxa"/>
            <w:shd w:val="clear" w:color="auto" w:fill="FFFFFF" w:themeFill="background1"/>
            <w:hideMark/>
          </w:tcPr>
          <w:p w14:paraId="08891E5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39" w:type="dxa"/>
            <w:shd w:val="clear" w:color="auto" w:fill="FFFFFF" w:themeFill="background1"/>
            <w:hideMark/>
          </w:tcPr>
          <w:p w14:paraId="0F5EB672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3F89F307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540" w:type="dxa"/>
            <w:shd w:val="clear" w:color="auto" w:fill="FFFFFF" w:themeFill="background1"/>
            <w:hideMark/>
          </w:tcPr>
          <w:p w14:paraId="2A3D358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093C2C2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450" w:type="dxa"/>
            <w:shd w:val="clear" w:color="auto" w:fill="FFFFFF" w:themeFill="background1"/>
            <w:hideMark/>
          </w:tcPr>
          <w:p w14:paraId="64779EE6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5C17D49D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630" w:type="dxa"/>
            <w:shd w:val="clear" w:color="auto" w:fill="FFFFFF" w:themeFill="background1"/>
            <w:hideMark/>
          </w:tcPr>
          <w:p w14:paraId="19447CEE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bCs/>
                <w:sz w:val="18"/>
                <w:szCs w:val="18"/>
              </w:rPr>
              <w:t>++</w:t>
            </w:r>
          </w:p>
        </w:tc>
        <w:tc>
          <w:tcPr>
            <w:tcW w:w="810" w:type="dxa"/>
            <w:shd w:val="clear" w:color="auto" w:fill="FFFFFF" w:themeFill="background1"/>
            <w:hideMark/>
          </w:tcPr>
          <w:p w14:paraId="73796D88" w14:textId="77777777" w:rsidR="00F37FD7" w:rsidRPr="00166ED0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18"/>
                <w:szCs w:val="18"/>
              </w:rPr>
            </w:pPr>
            <w:r w:rsidRPr="00166ED0">
              <w:rPr>
                <w:rFonts w:ascii="Arial Narrow" w:eastAsia="Times New Roman" w:hAnsi="Arial Narrow" w:cstheme="majorHAnsi"/>
                <w:sz w:val="18"/>
                <w:szCs w:val="18"/>
              </w:rPr>
              <w:t> </w:t>
            </w:r>
          </w:p>
        </w:tc>
        <w:tc>
          <w:tcPr>
            <w:tcW w:w="3086" w:type="dxa"/>
            <w:shd w:val="clear" w:color="auto" w:fill="FFFFFF" w:themeFill="background1"/>
          </w:tcPr>
          <w:p w14:paraId="0DED8A2D" w14:textId="77777777" w:rsidR="00F37FD7" w:rsidRDefault="00F37FD7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Rosas-Ramos&lt;/Author&gt;&lt;Year&gt;2018&lt;/Year&gt;&lt;RecNum&gt;1576&lt;/RecNum&gt;&lt;DisplayText&gt;(Rosas-Ramos et al., 2018)&lt;/DisplayText&gt;&lt;record&gt;&lt;rec-number&gt;1576&lt;/rec-number&gt;&lt;foreign-keys&gt;&lt;key app="EN" db-id="0pz2es2e9va9roeesdsv2zs12dtvpdf5axwa" timestamp="0"&gt;1576&lt;/key&gt;&lt;/foreign-keys&gt;&lt;ref-type name="Journal Article"&gt;17&lt;/ref-type&gt;&lt;contributors&gt;&lt;authors&gt;&lt;author&gt;Rosas-Ramos, Natalia&lt;/author&gt;&lt;author&gt;Baños-Picón, Laura&lt;/author&gt;&lt;author&gt;Tobajas, Estefanía&lt;/author&gt;&lt;author&gt;de Paz, Víctor&lt;/author&gt;&lt;author&gt;Tormos, José&lt;/author&gt;&lt;author&gt;Asís, Josep D.&lt;/author&gt;&lt;/authors&gt;&lt;/contributors&gt;&lt;titles&gt;&lt;title&gt;Value of ecological infrastructure diversity in the maintenance of spider assemblages: A case study of Mediterranean vineyard agroecosystems&lt;/title&gt;&lt;secondary-title&gt;Agriculture, Ecosystems &amp;amp; Environment&lt;/secondary-title&gt;&lt;/titles&gt;&lt;periodical&gt;&lt;full-title&gt;Agriculture, Ecosystems &amp;amp; Environment&lt;/full-title&gt;&lt;/periodical&gt;&lt;pages&gt;244-253&lt;/pages&gt;&lt;volume&gt;265&lt;/volume&gt;&lt;keywords&gt;&lt;keyword&gt;Green infrastructure&lt;/keyword&gt;&lt;keyword&gt;Ecosystem services&lt;/keyword&gt;&lt;keyword&gt;Spider guilds&lt;/keyword&gt;&lt;keyword&gt;Body size&lt;/keyword&gt;&lt;keyword&gt;Hedge&lt;/keyword&gt;&lt;keyword&gt;Strip&lt;/keyword&gt;&lt;/keywords&gt;&lt;dates&gt;&lt;year&gt;2018&lt;/year&gt;&lt;pub-dates&gt;&lt;date&gt;2018/10/01/&lt;/date&gt;&lt;/pub-dates&gt;&lt;/dates&gt;&lt;isbn&gt;0167-8809&lt;/isbn&gt;&lt;urls&gt;&lt;related-urls&gt;&lt;url&gt;http://www.sciencedirect.com/science/article/pii/S0167880918302603&lt;/url&gt;&lt;/related-urls&gt;&lt;/urls&gt;&lt;electronic-resource-num&gt;https://doi.org/10.1016/j.agee.2018.06.026&lt;/electronic-resource-num&gt;&lt;research-notes&gt;GI&lt;/research-notes&gt;&lt;/record&gt;&lt;/Cite&gt;&lt;/EndNote&gt;</w:instrTex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 w:rsidRPr="004721C0"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Rosas-Ramos et al., 2018)</w:t>
            </w:r>
            <w:r w:rsidRPr="004721C0"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</w:p>
          <w:p w14:paraId="146BE7A8" w14:textId="609EA206" w:rsidR="00807265" w:rsidRPr="004721C0" w:rsidRDefault="00866A4F" w:rsidP="0068620A">
            <w:pPr>
              <w:spacing w:after="0" w:line="240" w:lineRule="auto"/>
              <w:rPr>
                <w:rFonts w:ascii="Arial Narrow" w:eastAsia="Times New Roman" w:hAnsi="Arial Narrow" w:cstheme="majorHAnsi"/>
                <w:sz w:val="20"/>
                <w:szCs w:val="20"/>
              </w:rPr>
            </w:pPr>
            <w:r>
              <w:rPr>
                <w:rFonts w:ascii="Arial Narrow" w:eastAsia="Times New Roman" w:hAnsi="Arial Narrow" w:cstheme="majorHAnsi"/>
                <w:sz w:val="20"/>
                <w:szCs w:val="20"/>
              </w:rPr>
              <w:t xml:space="preserve">Database on crop protection </w:t>
            </w:r>
            <w:r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begin"/>
            </w:r>
            <w:r w:rsidR="009546ED">
              <w:rPr>
                <w:rFonts w:ascii="Arial Narrow" w:eastAsia="Times New Roman" w:hAnsi="Arial Narrow" w:cstheme="majorHAnsi"/>
                <w:sz w:val="20"/>
                <w:szCs w:val="20"/>
              </w:rPr>
              <w:instrText xml:space="preserve"> ADDIN EN.CITE &lt;EndNote&gt;&lt;Cite&gt;&lt;Author&gt;CABI&lt;/Author&gt;&lt;Year&gt;2021&lt;/Year&gt;&lt;RecNum&gt;2300&lt;/RecNum&gt;&lt;DisplayText&gt;(CABI, 2021)&lt;/DisplayText&gt;&lt;record&gt;&lt;rec-number&gt;2300&lt;/rec-number&gt;&lt;foreign-keys&gt;&lt;key app="EN" db-id="0pz2es2e9va9roeesdsv2zs12dtvpdf5axwa" timestamp="1614411672"&gt;2300&lt;/key&gt;&lt;/foreign-keys&gt;&lt;ref-type name="Web Page"&gt;12&lt;/ref-type&gt;&lt;contributors&gt;&lt;authors&gt;&lt;author&gt;CABI,&lt;/author&gt;&lt;/authors&gt;&lt;/contributors&gt;&lt;titles&gt;&lt;title&gt;CABI Crop Protection Compendium &lt;/title&gt;&lt;/titles&gt;&lt;volume&gt;2021&lt;/volume&gt;&lt;number&gt;27 Feb&lt;/number&gt;&lt;dates&gt;&lt;year&gt;2021&lt;/year&gt;&lt;/dates&gt;&lt;publisher&gt;CAB International https://www.cabi.org/cpc &lt;/publisher&gt;&lt;urls&gt;&lt;related-urls&gt;&lt;url&gt;https://www.cabi.org/cpc &lt;/url&gt;&lt;/related-urls&gt;&lt;/urls&gt;&lt;/record&gt;&lt;/Cite&gt;&lt;/EndNote&gt;</w:instrText>
            </w:r>
            <w:r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separate"/>
            </w:r>
            <w:r>
              <w:rPr>
                <w:rFonts w:ascii="Arial Narrow" w:eastAsia="Times New Roman" w:hAnsi="Arial Narrow" w:cstheme="majorHAnsi"/>
                <w:noProof/>
                <w:sz w:val="20"/>
                <w:szCs w:val="20"/>
              </w:rPr>
              <w:t>(CABI, 2021)</w:t>
            </w:r>
            <w:r>
              <w:rPr>
                <w:rFonts w:ascii="Arial Narrow" w:eastAsia="Times New Roman" w:hAnsi="Arial Narrow" w:cstheme="majorHAnsi"/>
                <w:sz w:val="20"/>
                <w:szCs w:val="20"/>
              </w:rPr>
              <w:fldChar w:fldCharType="end"/>
            </w:r>
            <w:r>
              <w:rPr>
                <w:rFonts w:ascii="Arial Narrow" w:eastAsia="Times New Roman" w:hAnsi="Arial Narrow" w:cstheme="majorHAnsi"/>
                <w:sz w:val="20"/>
                <w:szCs w:val="20"/>
              </w:rPr>
              <w:t>*</w:t>
            </w:r>
          </w:p>
        </w:tc>
      </w:tr>
    </w:tbl>
    <w:p w14:paraId="217496C4" w14:textId="77777777" w:rsidR="00F37FD7" w:rsidRPr="004721C0" w:rsidRDefault="00F37FD7" w:rsidP="00F37FD7">
      <w:pPr>
        <w:pStyle w:val="Heading1"/>
        <w:sectPr w:rsidR="00F37FD7" w:rsidRPr="004721C0" w:rsidSect="0068620A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750602FE" w14:textId="6ACA0CBD" w:rsidR="00807265" w:rsidRDefault="00807265" w:rsidP="00105FAE">
      <w:pPr>
        <w:pStyle w:val="Heading2"/>
      </w:pPr>
      <w:r>
        <w:lastRenderedPageBreak/>
        <w:t>References</w:t>
      </w:r>
    </w:p>
    <w:p w14:paraId="612091EC" w14:textId="77777777" w:rsidR="00807265" w:rsidRDefault="00807265"/>
    <w:p w14:paraId="32AACD9A" w14:textId="77777777" w:rsidR="00372513" w:rsidRPr="00372513" w:rsidRDefault="00807265" w:rsidP="00372513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72513" w:rsidRPr="00372513">
        <w:t xml:space="preserve">Aguiar Jr, T. R., Rasera, K., Parron, L. M., Brito, A. G., and Ferreira, M. T. (2015). Nutrient removal effectiveness by riparian buffer zones in rural temperate watersheds: The impact of no-till crops practices. </w:t>
      </w:r>
      <w:r w:rsidR="00372513" w:rsidRPr="00372513">
        <w:rPr>
          <w:i/>
        </w:rPr>
        <w:t>Agricultural Water Management</w:t>
      </w:r>
      <w:r w:rsidR="00372513" w:rsidRPr="00372513">
        <w:t xml:space="preserve"> </w:t>
      </w:r>
      <w:r w:rsidR="00372513" w:rsidRPr="00372513">
        <w:rPr>
          <w:b/>
        </w:rPr>
        <w:t>149</w:t>
      </w:r>
      <w:r w:rsidR="00372513" w:rsidRPr="00372513">
        <w:t>, 74-80.</w:t>
      </w:r>
    </w:p>
    <w:p w14:paraId="2163F87C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Anbumozhi, V., Radhakrishnan, J., and Yamaji, E. (2005). Impact of riparian buffer zones on water quality and associated management considerations. </w:t>
      </w:r>
      <w:r w:rsidRPr="00372513">
        <w:rPr>
          <w:i/>
        </w:rPr>
        <w:t>Ecological Engineering</w:t>
      </w:r>
      <w:r w:rsidRPr="00372513">
        <w:t xml:space="preserve"> </w:t>
      </w:r>
      <w:r w:rsidRPr="00372513">
        <w:rPr>
          <w:b/>
        </w:rPr>
        <w:t>24</w:t>
      </w:r>
      <w:r w:rsidRPr="00372513">
        <w:t>, 517-523.</w:t>
      </w:r>
    </w:p>
    <w:p w14:paraId="1DC97982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Angelstam, P., and Lazdinis, M. (2017). Tall herb sites as a guide for planning, maintenance and engineering of riparian continuous forest cover. </w:t>
      </w:r>
      <w:r w:rsidRPr="00372513">
        <w:rPr>
          <w:i/>
        </w:rPr>
        <w:t>Ecological Engineering</w:t>
      </w:r>
      <w:r w:rsidRPr="00372513">
        <w:t xml:space="preserve"> </w:t>
      </w:r>
      <w:r w:rsidRPr="00372513">
        <w:rPr>
          <w:b/>
        </w:rPr>
        <w:t>103</w:t>
      </w:r>
      <w:r w:rsidRPr="00372513">
        <w:t>, 470-477.</w:t>
      </w:r>
    </w:p>
    <w:p w14:paraId="12170F35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Are, K. S., Oshunsanya, S. O., and Oluwatosin, G. A. (2018). Changes in soil physical health indicators of an eroded land as influenced by integrated use of narrow grass strips and mulch. </w:t>
      </w:r>
      <w:r w:rsidRPr="00372513">
        <w:rPr>
          <w:i/>
        </w:rPr>
        <w:t>Soil and Tillage Research</w:t>
      </w:r>
      <w:r w:rsidRPr="00372513">
        <w:t xml:space="preserve"> </w:t>
      </w:r>
      <w:r w:rsidRPr="00372513">
        <w:rPr>
          <w:b/>
        </w:rPr>
        <w:t>184</w:t>
      </w:r>
      <w:r w:rsidRPr="00372513">
        <w:t>, 269-280.</w:t>
      </w:r>
    </w:p>
    <w:p w14:paraId="2E24EE93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Bhattacharyya, R., Yi, Z., Yongmei, L., Li, T., Panomtaranichagul, M., Peukrai, S., Thu, D. C., Cuong, T. H., Toan, T. T., Jankauskas, B., Jankauskiene, G., Fullen, M. A., Subedi, M., and Booth, C. A. (2012). Effects of biological geotextiles on aboveground biomass production in selected agro-ecosystems. </w:t>
      </w:r>
      <w:r w:rsidRPr="00372513">
        <w:rPr>
          <w:i/>
        </w:rPr>
        <w:t>Field Crops Research</w:t>
      </w:r>
      <w:r w:rsidRPr="00372513">
        <w:t xml:space="preserve"> </w:t>
      </w:r>
      <w:r w:rsidRPr="00372513">
        <w:rPr>
          <w:b/>
        </w:rPr>
        <w:t>126</w:t>
      </w:r>
      <w:r w:rsidRPr="00372513">
        <w:t>, 23-36.</w:t>
      </w:r>
    </w:p>
    <w:p w14:paraId="011093C5" w14:textId="20E287D0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CABI (2021). CABI Crop Protection Compendium Vol. 2021. CAB International </w:t>
      </w:r>
      <w:hyperlink r:id="rId8" w:history="1">
        <w:r w:rsidRPr="00372513">
          <w:rPr>
            <w:rStyle w:val="Hyperlink"/>
          </w:rPr>
          <w:t>https://www.cabi.org/cpc</w:t>
        </w:r>
      </w:hyperlink>
      <w:r w:rsidRPr="00372513">
        <w:t xml:space="preserve"> </w:t>
      </w:r>
    </w:p>
    <w:p w14:paraId="7C4344BA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Chandler, K. R., Stevens, C. J., Binley, A., and Keith, A. M. (2018). Influence of tree species and forest land use on soil hydraulic conductivity and implications for surface runoff generation. </w:t>
      </w:r>
      <w:r w:rsidRPr="00372513">
        <w:rPr>
          <w:i/>
        </w:rPr>
        <w:t>Geoderma</w:t>
      </w:r>
      <w:r w:rsidRPr="00372513">
        <w:t xml:space="preserve"> </w:t>
      </w:r>
      <w:r w:rsidRPr="00372513">
        <w:rPr>
          <w:b/>
        </w:rPr>
        <w:t>310</w:t>
      </w:r>
      <w:r w:rsidRPr="00372513">
        <w:t>, 120-127.</w:t>
      </w:r>
    </w:p>
    <w:p w14:paraId="331C6956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Chapman, P. M. (2012). Management of coastal lagoons under climate change. </w:t>
      </w:r>
      <w:r w:rsidRPr="00372513">
        <w:rPr>
          <w:i/>
        </w:rPr>
        <w:t>Estuarine, Coastal and Shelf Science</w:t>
      </w:r>
      <w:r w:rsidRPr="00372513">
        <w:t xml:space="preserve"> </w:t>
      </w:r>
      <w:r w:rsidRPr="00372513">
        <w:rPr>
          <w:b/>
        </w:rPr>
        <w:t>110</w:t>
      </w:r>
      <w:r w:rsidRPr="00372513">
        <w:t>, 32-35.</w:t>
      </w:r>
    </w:p>
    <w:p w14:paraId="680B100D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Chu, S., Ouyang, J., Liao, D., Zhou, Y., Liu, S., Shen, D., Wei, X., and Zeng, S. (2019). Effects of enriched planting of native tree species on surface water flow, sediment, and nutrient losses in a Eucalyptus plantation forest in southern China. </w:t>
      </w:r>
      <w:r w:rsidRPr="00372513">
        <w:rPr>
          <w:i/>
        </w:rPr>
        <w:t>Science of The Total Environment</w:t>
      </w:r>
      <w:r w:rsidRPr="00372513">
        <w:t xml:space="preserve"> </w:t>
      </w:r>
      <w:r w:rsidRPr="00372513">
        <w:rPr>
          <w:b/>
        </w:rPr>
        <w:t>675</w:t>
      </w:r>
      <w:r w:rsidRPr="00372513">
        <w:t>, 224-234.</w:t>
      </w:r>
    </w:p>
    <w:p w14:paraId="2B980D5B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d'Oultremont, T., and Gutierrez, A. (2002). A multitrophic model of a rice-ﬁsh agroecosystem: II. Linking the ﬂooded rice-ﬁshpond systems. </w:t>
      </w:r>
      <w:r w:rsidRPr="00372513">
        <w:rPr>
          <w:i/>
        </w:rPr>
        <w:t>Ecological Modelling</w:t>
      </w:r>
      <w:r w:rsidRPr="00372513">
        <w:t xml:space="preserve"> </w:t>
      </w:r>
      <w:r w:rsidRPr="00372513">
        <w:rPr>
          <w:b/>
        </w:rPr>
        <w:t xml:space="preserve">155 </w:t>
      </w:r>
      <w:r w:rsidRPr="00372513">
        <w:t>159-176.</w:t>
      </w:r>
    </w:p>
    <w:p w14:paraId="0EF2A418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Daryanto, S., Fu, B., Wang, L., Jacinthe, P.-A., and Zhao, W. (2018). Quantitative synthesis on the ecosystem services of cover crops. </w:t>
      </w:r>
      <w:r w:rsidRPr="00372513">
        <w:rPr>
          <w:i/>
        </w:rPr>
        <w:t>Earth-Science Reviews</w:t>
      </w:r>
      <w:r w:rsidRPr="00372513">
        <w:t xml:space="preserve"> </w:t>
      </w:r>
      <w:r w:rsidRPr="00372513">
        <w:rPr>
          <w:b/>
        </w:rPr>
        <w:t>185</w:t>
      </w:r>
      <w:r w:rsidRPr="00372513">
        <w:t>, 357-373.</w:t>
      </w:r>
    </w:p>
    <w:p w14:paraId="3A0F0FF8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Dat, P. T., and Yoshino, K. (2013). Comparing Mangrove Forest Management in Hai Phong City, Vietnam towards Sustainable Aquaculture. </w:t>
      </w:r>
      <w:r w:rsidRPr="00372513">
        <w:rPr>
          <w:i/>
        </w:rPr>
        <w:t>Procedia Environmental Sciences</w:t>
      </w:r>
      <w:r w:rsidRPr="00372513">
        <w:t xml:space="preserve"> </w:t>
      </w:r>
      <w:r w:rsidRPr="00372513">
        <w:rPr>
          <w:b/>
        </w:rPr>
        <w:t>17</w:t>
      </w:r>
      <w:r w:rsidRPr="00372513">
        <w:t>, 109-118.</w:t>
      </w:r>
    </w:p>
    <w:p w14:paraId="11E2C0F0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Ebabu, K., Tsunekawa, A., Haregeweyn, N., Adgo, E., Meshesha, D. T., Aklog, D., Masunaga, T., Tsubo, M., Sultan, D., Fenta, A. A., and Yibeltal, M. (2019). Effects of land use and sustainable land management practices on runoff and soil loss in the Upper Blue Nile basin, Ethiopia. </w:t>
      </w:r>
      <w:r w:rsidRPr="00372513">
        <w:rPr>
          <w:i/>
        </w:rPr>
        <w:t>Science of The Total Environment</w:t>
      </w:r>
      <w:r w:rsidRPr="00372513">
        <w:t xml:space="preserve"> </w:t>
      </w:r>
      <w:r w:rsidRPr="00372513">
        <w:rPr>
          <w:b/>
        </w:rPr>
        <w:t>648</w:t>
      </w:r>
      <w:r w:rsidRPr="00372513">
        <w:t>, 1462-1475.</w:t>
      </w:r>
    </w:p>
    <w:p w14:paraId="346E8E57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Ganser, D., Knop, E., and Albrecht, M. (2019). Sown wildflower strips as overwintering habitat for arthropods: Effective measure or ecological trap? </w:t>
      </w:r>
      <w:r w:rsidRPr="00372513">
        <w:rPr>
          <w:i/>
        </w:rPr>
        <w:t>Agriculture, Ecosystems &amp; Environment</w:t>
      </w:r>
      <w:r w:rsidRPr="00372513">
        <w:t xml:space="preserve"> </w:t>
      </w:r>
      <w:r w:rsidRPr="00372513">
        <w:rPr>
          <w:b/>
        </w:rPr>
        <w:t>275</w:t>
      </w:r>
      <w:r w:rsidRPr="00372513">
        <w:t>, 123-131.</w:t>
      </w:r>
    </w:p>
    <w:p w14:paraId="3967EC3E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Gatto, P., Mozzato, D., and Defrancesco, E. (2019). Analysing the role of factors affecting farmers’ decisions to continue with agri-environmental schemes from a temporal perspective. </w:t>
      </w:r>
      <w:r w:rsidRPr="00372513">
        <w:rPr>
          <w:i/>
        </w:rPr>
        <w:t>Environmental Science &amp; Policy</w:t>
      </w:r>
      <w:r w:rsidRPr="00372513">
        <w:t xml:space="preserve"> </w:t>
      </w:r>
      <w:r w:rsidRPr="00372513">
        <w:rPr>
          <w:b/>
        </w:rPr>
        <w:t>92</w:t>
      </w:r>
      <w:r w:rsidRPr="00372513">
        <w:t>, 237-244.</w:t>
      </w:r>
    </w:p>
    <w:p w14:paraId="5FDF2084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Gene, S. M., Hoekstra, P. F., Hannam, C., White, M., Truman, C., Hanson, M. L., and Prosser, R. S. (2019). The role of vegetated buffers in agriculture and their regulation across Canada and the United States. </w:t>
      </w:r>
      <w:r w:rsidRPr="00372513">
        <w:rPr>
          <w:i/>
        </w:rPr>
        <w:t>Journal of Environmental Management</w:t>
      </w:r>
      <w:r w:rsidRPr="00372513">
        <w:t xml:space="preserve"> </w:t>
      </w:r>
      <w:r w:rsidRPr="00372513">
        <w:rPr>
          <w:b/>
        </w:rPr>
        <w:t>243</w:t>
      </w:r>
      <w:r w:rsidRPr="00372513">
        <w:t>, 12-21.</w:t>
      </w:r>
    </w:p>
    <w:p w14:paraId="32677342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Gikas, G. D., Pérez-Villanueva, M., Tsioras, M., Alexoudis, C., Pérez-Rojas, G., Masís-Mora, M., Lizano-Fallas, V., Rodríguez-Rodríguez, C. E., Vryzas, Z., and Tsihrintzis, V. A. (2018). Low-cost approaches for the removal of terbuthylazine from agricultural wastewater: Constructed wetlands and biopurification system. </w:t>
      </w:r>
      <w:r w:rsidRPr="00372513">
        <w:rPr>
          <w:i/>
        </w:rPr>
        <w:t>Chemical Engineering Journal</w:t>
      </w:r>
      <w:r w:rsidRPr="00372513">
        <w:t xml:space="preserve"> </w:t>
      </w:r>
      <w:r w:rsidRPr="00372513">
        <w:rPr>
          <w:b/>
        </w:rPr>
        <w:t>335</w:t>
      </w:r>
      <w:r w:rsidRPr="00372513">
        <w:t>, 647-656.</w:t>
      </w:r>
    </w:p>
    <w:p w14:paraId="105591DB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Golosov, V., and Belyaev, V. (2013). The history and assessment of effectiveness of soil erosion control measures deployed in Russia. </w:t>
      </w:r>
      <w:r w:rsidRPr="00372513">
        <w:rPr>
          <w:i/>
        </w:rPr>
        <w:t>International Soil and Water Conservation Research</w:t>
      </w:r>
      <w:r w:rsidRPr="00372513">
        <w:t xml:space="preserve"> </w:t>
      </w:r>
      <w:r w:rsidRPr="00372513">
        <w:rPr>
          <w:b/>
        </w:rPr>
        <w:t>1</w:t>
      </w:r>
      <w:r w:rsidRPr="00372513">
        <w:t>, 26-35.</w:t>
      </w:r>
    </w:p>
    <w:p w14:paraId="29930C6C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Hassanpour, B., Geohring, L. D., Klein, A. R., Giri, S., Aristilde, L., and Steenhuis, T. S. (2019). Application of denitrifying bioreactors for the removal of atrazine in agricultural drainage water. </w:t>
      </w:r>
      <w:r w:rsidRPr="00372513">
        <w:rPr>
          <w:i/>
        </w:rPr>
        <w:t>Journal of Environmental Management</w:t>
      </w:r>
      <w:r w:rsidRPr="00372513">
        <w:t xml:space="preserve"> </w:t>
      </w:r>
      <w:r w:rsidRPr="00372513">
        <w:rPr>
          <w:b/>
        </w:rPr>
        <w:t>239</w:t>
      </w:r>
      <w:r w:rsidRPr="00372513">
        <w:t>, 48-56.</w:t>
      </w:r>
    </w:p>
    <w:p w14:paraId="6A8A7228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lastRenderedPageBreak/>
        <w:t xml:space="preserve">Hoang, T. K., Probst, A., Orange, D., Gilbert, F., Elger, A., Kallerhoff, J., Laurent, F., Bassil, S., Duong, T. T., and Gerino, M. (2018). Bioturbation effects on bioaccumulation of cadmium in the wetland plant Typha latifolia: A nature-based experiment. </w:t>
      </w:r>
      <w:r w:rsidRPr="00372513">
        <w:rPr>
          <w:i/>
        </w:rPr>
        <w:t>Science of The Total Environment</w:t>
      </w:r>
      <w:r w:rsidRPr="00372513">
        <w:t xml:space="preserve"> </w:t>
      </w:r>
      <w:r w:rsidRPr="00372513">
        <w:rPr>
          <w:b/>
        </w:rPr>
        <w:t>618</w:t>
      </w:r>
      <w:r w:rsidRPr="00372513">
        <w:t>, 1284-1297.</w:t>
      </w:r>
    </w:p>
    <w:p w14:paraId="480D3D27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Holden, J., Grayson, R. P., Berdeni, D., Bird, S., Chapman, P. J., Edmondson, J. L., Firbank, L. G., Helgason, T., Hodson, M. E., Hunt, S. F. P., Jones, D. T., Lappage, M. G., Marshall-Harries, E., Nelson, M., Prendergast-Miller, M., Shaw, H., Wade, R. N., and Leake, J. R. (2019). The role of hedgerows in soil functioning within agricultural landscapes. </w:t>
      </w:r>
      <w:r w:rsidRPr="00372513">
        <w:rPr>
          <w:i/>
        </w:rPr>
        <w:t>Agriculture, Ecosystems &amp; Environment</w:t>
      </w:r>
      <w:r w:rsidRPr="00372513">
        <w:t xml:space="preserve"> </w:t>
      </w:r>
      <w:r w:rsidRPr="00372513">
        <w:rPr>
          <w:b/>
        </w:rPr>
        <w:t>273</w:t>
      </w:r>
      <w:r w:rsidRPr="00372513">
        <w:t>, 1-12.</w:t>
      </w:r>
    </w:p>
    <w:p w14:paraId="4F35C715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Hoque Mozumder, M. M., Shamsuzzaman, M. M., Rashed-Un-Nabi, M., and Karim, E. (2018). Social-ecological dynamics of the small scale fisheries in Sundarban Mangrove Forest, Bangladesh. </w:t>
      </w:r>
      <w:r w:rsidRPr="00372513">
        <w:rPr>
          <w:i/>
        </w:rPr>
        <w:t>Aquaculture and Fisheries</w:t>
      </w:r>
      <w:r w:rsidRPr="00372513">
        <w:t xml:space="preserve"> </w:t>
      </w:r>
      <w:r w:rsidRPr="00372513">
        <w:rPr>
          <w:b/>
        </w:rPr>
        <w:t>3</w:t>
      </w:r>
      <w:r w:rsidRPr="00372513">
        <w:t>, 38-49.</w:t>
      </w:r>
    </w:p>
    <w:p w14:paraId="659D4242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Huang, Z., Oshunsanya, S. O., Li, Y., Yu, H., and Are, K. S. (2019). Vetiver grass hedgerows significantly trap P but little N from sloping land: Evidenced from a 10-year field observation. </w:t>
      </w:r>
      <w:r w:rsidRPr="00372513">
        <w:rPr>
          <w:i/>
        </w:rPr>
        <w:t>Agriculture, Ecosystems &amp; Environment</w:t>
      </w:r>
      <w:r w:rsidRPr="00372513">
        <w:t xml:space="preserve"> </w:t>
      </w:r>
      <w:r w:rsidRPr="00372513">
        <w:rPr>
          <w:b/>
        </w:rPr>
        <w:t>281</w:t>
      </w:r>
      <w:r w:rsidRPr="00372513">
        <w:t>, 72-80.</w:t>
      </w:r>
    </w:p>
    <w:p w14:paraId="7547A0B8" w14:textId="2C1B44BE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ICRAF (2021). Global Tree Knowledge Platform. Vol. 2021. World Agroforestry </w:t>
      </w:r>
      <w:hyperlink r:id="rId9" w:history="1">
        <w:r w:rsidRPr="00372513">
          <w:rPr>
            <w:rStyle w:val="Hyperlink"/>
          </w:rPr>
          <w:t>https://worldagroforestry.org/tree-knowledge</w:t>
        </w:r>
      </w:hyperlink>
      <w:r w:rsidRPr="00372513">
        <w:t>, Nairobi.</w:t>
      </w:r>
    </w:p>
    <w:p w14:paraId="0514CD92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Iverson, A. L., Marın, L. E., Ennis , K. K., Gonthier, D. J., Connor-Barrie, B. T., Remfert , J. L., Cardinale, B. J., and Perfecto, I. (2014). Do polycultures promote win-wins or trade-offs in agricultural ecosystem services? A meta-analysis. </w:t>
      </w:r>
      <w:r w:rsidRPr="00372513">
        <w:rPr>
          <w:i/>
        </w:rPr>
        <w:t>Journal of Applied Ecology</w:t>
      </w:r>
      <w:r w:rsidRPr="00372513">
        <w:t xml:space="preserve"> </w:t>
      </w:r>
      <w:r w:rsidRPr="00372513">
        <w:rPr>
          <w:b/>
        </w:rPr>
        <w:t>51</w:t>
      </w:r>
      <w:r w:rsidRPr="00372513">
        <w:t>, 1593-1602.</w:t>
      </w:r>
    </w:p>
    <w:p w14:paraId="3D9CC9CA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Jia, Z., Chen, C., Luo, W., Zou, J., Wu, W., Xu, M., and Tang, Y. (2019). Hydraulic conditions affect pollutant removal efficiency in distributed ditches and ponds in agricultural landscapes. </w:t>
      </w:r>
      <w:r w:rsidRPr="00372513">
        <w:rPr>
          <w:i/>
        </w:rPr>
        <w:t>Science of The Total Environment</w:t>
      </w:r>
      <w:r w:rsidRPr="00372513">
        <w:t xml:space="preserve"> </w:t>
      </w:r>
      <w:r w:rsidRPr="00372513">
        <w:rPr>
          <w:b/>
        </w:rPr>
        <w:t>649</w:t>
      </w:r>
      <w:r w:rsidRPr="00372513">
        <w:t>, 712-721.</w:t>
      </w:r>
    </w:p>
    <w:p w14:paraId="751262FA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Lee, S., Maniquiz-Redillas, M. C., Choi, J., and Kim, L.-H. (2014). Nitrogen mass balance in a constructed wetland treating piggery wastewater effluent. </w:t>
      </w:r>
      <w:r w:rsidRPr="00372513">
        <w:rPr>
          <w:i/>
        </w:rPr>
        <w:t>Journal of Environmental Sciences</w:t>
      </w:r>
      <w:r w:rsidRPr="00372513">
        <w:t xml:space="preserve"> </w:t>
      </w:r>
      <w:r w:rsidRPr="00372513">
        <w:rPr>
          <w:b/>
        </w:rPr>
        <w:t>26</w:t>
      </w:r>
      <w:r w:rsidRPr="00372513">
        <w:t>, 1260-1266.</w:t>
      </w:r>
    </w:p>
    <w:p w14:paraId="0D513D32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Lenka, N. K., Satapathy, K. K., Lal, R., Singh, R. K., Singh, N. A. K., Agrawal, P. K., Choudhury, P., and Rathore, A. (2017). Weed strip management for minimizing soil erosion and enhancing productivity in the sloping lands of north-eastern India. </w:t>
      </w:r>
      <w:r w:rsidRPr="00372513">
        <w:rPr>
          <w:i/>
        </w:rPr>
        <w:t>Soil and Tillage Research</w:t>
      </w:r>
      <w:r w:rsidRPr="00372513">
        <w:t xml:space="preserve"> </w:t>
      </w:r>
      <w:r w:rsidRPr="00372513">
        <w:rPr>
          <w:b/>
        </w:rPr>
        <w:t>170</w:t>
      </w:r>
      <w:r w:rsidRPr="00372513">
        <w:t>, 104-113.</w:t>
      </w:r>
    </w:p>
    <w:p w14:paraId="767DAC4D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Li, M., Callier, M. D., Blancheton, J.-P., Galès, A., Nahon, S., Triplet, S., Geoffroy, T., Menniti, C., Fouilland, E., and Roque d'orbcastel, E. (2019). Bioremediation of fishpond effluent and production of microalgae for an oyster farm in an innovative recirculating integrated multi-trophic aquaculture system. </w:t>
      </w:r>
      <w:r w:rsidRPr="00372513">
        <w:rPr>
          <w:i/>
        </w:rPr>
        <w:t>Aquaculture</w:t>
      </w:r>
      <w:r w:rsidRPr="00372513">
        <w:t xml:space="preserve"> </w:t>
      </w:r>
      <w:r w:rsidRPr="00372513">
        <w:rPr>
          <w:b/>
        </w:rPr>
        <w:t>504</w:t>
      </w:r>
      <w:r w:rsidRPr="00372513">
        <w:t>, 314-325.</w:t>
      </w:r>
    </w:p>
    <w:p w14:paraId="4C42696E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Lu, R., Zheng, J., Jia, C., Liu, Y., Huang, Z., He, H., Han, F., and Wu, G.-L. (2018). Nurse effects of patch-canopy microhabitats promote herbs community establishment in sandy land. </w:t>
      </w:r>
      <w:r w:rsidRPr="00372513">
        <w:rPr>
          <w:i/>
        </w:rPr>
        <w:t>Ecological Engineering</w:t>
      </w:r>
      <w:r w:rsidRPr="00372513">
        <w:t xml:space="preserve"> </w:t>
      </w:r>
      <w:r w:rsidRPr="00372513">
        <w:rPr>
          <w:b/>
        </w:rPr>
        <w:t>118</w:t>
      </w:r>
      <w:r w:rsidRPr="00372513">
        <w:t>, 126-133.</w:t>
      </w:r>
    </w:p>
    <w:p w14:paraId="0E9396B7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Mander, Ü., Tournebize, J., Sauvage, S., and Sánchez-Perez, J. M. (2017). Wetlands and buffer zones in watershed management. </w:t>
      </w:r>
      <w:r w:rsidRPr="00372513">
        <w:rPr>
          <w:i/>
        </w:rPr>
        <w:t>Ecological Engineering</w:t>
      </w:r>
      <w:r w:rsidRPr="00372513">
        <w:t xml:space="preserve"> </w:t>
      </w:r>
      <w:r w:rsidRPr="00372513">
        <w:rPr>
          <w:b/>
        </w:rPr>
        <w:t>103</w:t>
      </w:r>
      <w:r w:rsidRPr="00372513">
        <w:t>, 289-295.</w:t>
      </w:r>
    </w:p>
    <w:p w14:paraId="3BE7608F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>McIvor, I., Youjun, H., Daoping, L., Eyles, G., and Pu, Z. (2017). Agroforestry: Conservation Trees and Erosion Prevention</w:t>
      </w:r>
      <w:r w:rsidRPr="00372513">
        <w:rPr>
          <w:rFonts w:ascii="Segoe UI Symbol" w:hAnsi="Segoe UI Symbol" w:cs="Segoe UI Symbol"/>
        </w:rPr>
        <w:t>☆</w:t>
      </w:r>
      <w:r w:rsidRPr="00372513">
        <w:t xml:space="preserve">. </w:t>
      </w:r>
      <w:r w:rsidRPr="00372513">
        <w:rPr>
          <w:i/>
        </w:rPr>
        <w:t>In</w:t>
      </w:r>
      <w:r w:rsidRPr="00372513">
        <w:t xml:space="preserve"> "Reference Module in Food Science". Elsevier.</w:t>
      </w:r>
    </w:p>
    <w:p w14:paraId="2C40E1FE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Mishra, A., and Mohanty, R. (2004). Productivity enhancement through rice–ﬁsh farming using a two-stage rainwater conservation technique. </w:t>
      </w:r>
      <w:r w:rsidRPr="00372513">
        <w:rPr>
          <w:i/>
        </w:rPr>
        <w:t>Agricultural Water Management</w:t>
      </w:r>
      <w:r w:rsidRPr="00372513">
        <w:t xml:space="preserve"> </w:t>
      </w:r>
      <w:r w:rsidRPr="00372513">
        <w:rPr>
          <w:b/>
        </w:rPr>
        <w:t>67</w:t>
      </w:r>
      <w:r w:rsidRPr="00372513">
        <w:t>, 119-131.</w:t>
      </w:r>
    </w:p>
    <w:p w14:paraId="0FE98EBE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Mohanty, R. K., Jena, S. K., Thakur, A. K., and Patil, D. U. (2009). Impact of high-density stocking and selective harvesting on yield and water productivity of deepwater rice-fish systems. </w:t>
      </w:r>
      <w:r w:rsidRPr="00372513">
        <w:rPr>
          <w:i/>
        </w:rPr>
        <w:t>Agricultural Water Management</w:t>
      </w:r>
      <w:r w:rsidRPr="00372513">
        <w:t xml:space="preserve"> </w:t>
      </w:r>
      <w:r w:rsidRPr="00372513">
        <w:rPr>
          <w:b/>
        </w:rPr>
        <w:t>96</w:t>
      </w:r>
      <w:r w:rsidRPr="00372513">
        <w:t>, 1844-1850.</w:t>
      </w:r>
    </w:p>
    <w:p w14:paraId="31ED78D3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Mtibaa, S., Hotta, N., and Irie, M. (2018). Analysis of the efficacy and cost-effectiveness of best management practices for controlling sediment yield: A case study of the Joumine watershed, Tunisia. </w:t>
      </w:r>
      <w:r w:rsidRPr="00372513">
        <w:rPr>
          <w:i/>
        </w:rPr>
        <w:t>Science of The Total Environment</w:t>
      </w:r>
      <w:r w:rsidRPr="00372513">
        <w:t xml:space="preserve"> </w:t>
      </w:r>
      <w:r w:rsidRPr="00372513">
        <w:rPr>
          <w:b/>
        </w:rPr>
        <w:t>616-617</w:t>
      </w:r>
      <w:r w:rsidRPr="00372513">
        <w:t>, 1-16.</w:t>
      </w:r>
    </w:p>
    <w:p w14:paraId="61D805D4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Quintella, C. M., Mata, A. M. T., and Lima, L. C. P. (2019). Overview of bioremediation with technology assessment and emphasis on fungal bioremediation of oil contaminated soils. </w:t>
      </w:r>
      <w:r w:rsidRPr="00372513">
        <w:rPr>
          <w:i/>
        </w:rPr>
        <w:t>Journal of Environmental Management</w:t>
      </w:r>
      <w:r w:rsidRPr="00372513">
        <w:t xml:space="preserve"> </w:t>
      </w:r>
      <w:r w:rsidRPr="00372513">
        <w:rPr>
          <w:b/>
        </w:rPr>
        <w:t>241</w:t>
      </w:r>
      <w:r w:rsidRPr="00372513">
        <w:t>, 156-166.</w:t>
      </w:r>
    </w:p>
    <w:p w14:paraId="1F6801F2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Rahman, M. M., and Mahmud, M. A. (2018). Economic feasibility of mangrove restoration in the Southeastern Coast of Bangladesh. </w:t>
      </w:r>
      <w:r w:rsidRPr="00372513">
        <w:rPr>
          <w:i/>
        </w:rPr>
        <w:t>Ocean &amp; Coastal Management</w:t>
      </w:r>
      <w:r w:rsidRPr="00372513">
        <w:t xml:space="preserve"> </w:t>
      </w:r>
      <w:r w:rsidRPr="00372513">
        <w:rPr>
          <w:b/>
        </w:rPr>
        <w:t>161</w:t>
      </w:r>
      <w:r w:rsidRPr="00372513">
        <w:t>, 211-221.</w:t>
      </w:r>
    </w:p>
    <w:p w14:paraId="40C3B60E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lastRenderedPageBreak/>
        <w:t xml:space="preserve">Rosas-Ramos, N., Baños-Picón, L., Tobajas, E., de Paz, V., Tormos, J., and Asís, J. D. (2018). Value of ecological infrastructure diversity in the maintenance of spider assemblages: A case study of Mediterranean vineyard agroecosystems. </w:t>
      </w:r>
      <w:r w:rsidRPr="00372513">
        <w:rPr>
          <w:i/>
        </w:rPr>
        <w:t>Agriculture, Ecosystems &amp; Environment</w:t>
      </w:r>
      <w:r w:rsidRPr="00372513">
        <w:t xml:space="preserve"> </w:t>
      </w:r>
      <w:r w:rsidRPr="00372513">
        <w:rPr>
          <w:b/>
        </w:rPr>
        <w:t>265</w:t>
      </w:r>
      <w:r w:rsidRPr="00372513">
        <w:t>, 244-253.</w:t>
      </w:r>
    </w:p>
    <w:p w14:paraId="3B5A48F5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Sarris, T. S., and Burbery, L. F. (2018). Stochastic multi-objective performance optimization of an in-stream woodchip denitrifying bioreactor. </w:t>
      </w:r>
      <w:r w:rsidRPr="00372513">
        <w:rPr>
          <w:i/>
        </w:rPr>
        <w:t>Ecological Engineering</w:t>
      </w:r>
      <w:r w:rsidRPr="00372513">
        <w:t xml:space="preserve"> </w:t>
      </w:r>
      <w:r w:rsidRPr="00372513">
        <w:rPr>
          <w:b/>
        </w:rPr>
        <w:t>124</w:t>
      </w:r>
      <w:r w:rsidRPr="00372513">
        <w:t>, 38-50.</w:t>
      </w:r>
    </w:p>
    <w:p w14:paraId="2D3C666E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Schilling, K. E., Kult, K., Wilke, K., Streeter, M., and Vogelgesang, J. (2017). Nitrate reduction in a reconstructed floodplain oxbow fed by tile drainage. </w:t>
      </w:r>
      <w:r w:rsidRPr="00372513">
        <w:rPr>
          <w:i/>
        </w:rPr>
        <w:t>Ecological Engineering</w:t>
      </w:r>
      <w:r w:rsidRPr="00372513">
        <w:t xml:space="preserve"> </w:t>
      </w:r>
      <w:r w:rsidRPr="00372513">
        <w:rPr>
          <w:b/>
        </w:rPr>
        <w:t>102</w:t>
      </w:r>
      <w:r w:rsidRPr="00372513">
        <w:t>, 98-107.</w:t>
      </w:r>
    </w:p>
    <w:p w14:paraId="0131EEEE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Sgouridis, F., Heppell, C. M., Wharton, G., Lansdown, K., and Trimmer, M. (2011). Denitrification and dissimilatory nitrate reduction to ammonium (DNRA) in a temperate re-connected floodplain. </w:t>
      </w:r>
      <w:r w:rsidRPr="00372513">
        <w:rPr>
          <w:i/>
        </w:rPr>
        <w:t>Water Research</w:t>
      </w:r>
      <w:r w:rsidRPr="00372513">
        <w:t xml:space="preserve"> </w:t>
      </w:r>
      <w:r w:rsidRPr="00372513">
        <w:rPr>
          <w:b/>
        </w:rPr>
        <w:t>45</w:t>
      </w:r>
      <w:r w:rsidRPr="00372513">
        <w:t>, 4909-4922.</w:t>
      </w:r>
    </w:p>
    <w:p w14:paraId="500E98B2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Sharma, B., Dangi, A. K., and Shukla, P. (2018). Contemporary enzyme based technologies for bioremediation: A review. </w:t>
      </w:r>
      <w:r w:rsidRPr="00372513">
        <w:rPr>
          <w:i/>
        </w:rPr>
        <w:t>Journal of Environmental Management</w:t>
      </w:r>
      <w:r w:rsidRPr="00372513">
        <w:t xml:space="preserve"> </w:t>
      </w:r>
      <w:r w:rsidRPr="00372513">
        <w:rPr>
          <w:b/>
        </w:rPr>
        <w:t>210</w:t>
      </w:r>
      <w:r w:rsidRPr="00372513">
        <w:t>, 10-22.</w:t>
      </w:r>
    </w:p>
    <w:p w14:paraId="3990EEA4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Singh, R. J., Deshwal, J. S., Sharma, N. K., Ghosh, B. N., and Bhattacharyya, R. (2019). Effects of conservation tillage based agro-geo-textiles on resource conservation in sloping croplands of Indian Himalayan Region. </w:t>
      </w:r>
      <w:r w:rsidRPr="00372513">
        <w:rPr>
          <w:i/>
        </w:rPr>
        <w:t>Soil and Tillage Research</w:t>
      </w:r>
      <w:r w:rsidRPr="00372513">
        <w:t xml:space="preserve"> </w:t>
      </w:r>
      <w:r w:rsidRPr="00372513">
        <w:rPr>
          <w:b/>
        </w:rPr>
        <w:t>191</w:t>
      </w:r>
      <w:r w:rsidRPr="00372513">
        <w:t>, 37-47.</w:t>
      </w:r>
    </w:p>
    <w:p w14:paraId="27639D42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Sinore, T., Kissi, E., and Aticho, A. (2018). The effects of biological soil conservation practices and community perception toward these practices in the Lemo District of Southern Ethiopia. </w:t>
      </w:r>
      <w:r w:rsidRPr="00372513">
        <w:rPr>
          <w:i/>
        </w:rPr>
        <w:t>International Soil and Water Conservation Research</w:t>
      </w:r>
      <w:r w:rsidRPr="00372513">
        <w:t xml:space="preserve"> </w:t>
      </w:r>
      <w:r w:rsidRPr="00372513">
        <w:rPr>
          <w:b/>
        </w:rPr>
        <w:t>6</w:t>
      </w:r>
      <w:r w:rsidRPr="00372513">
        <w:t>, 123-130.</w:t>
      </w:r>
    </w:p>
    <w:p w14:paraId="08822AC9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Turunen, J., Markkula, J., Rajakallio, M., and Aroviita, J. (2019). Riparian forests mitigate harmful ecological effects of agricultural diffuse pollution in medium-sized streams. </w:t>
      </w:r>
      <w:r w:rsidRPr="00372513">
        <w:rPr>
          <w:i/>
        </w:rPr>
        <w:t>Science of The Total Environment</w:t>
      </w:r>
      <w:r w:rsidRPr="00372513">
        <w:t xml:space="preserve"> </w:t>
      </w:r>
      <w:r w:rsidRPr="00372513">
        <w:rPr>
          <w:b/>
        </w:rPr>
        <w:t>649</w:t>
      </w:r>
      <w:r w:rsidRPr="00372513">
        <w:t>, 495-503.</w:t>
      </w:r>
    </w:p>
    <w:p w14:paraId="7A3744AE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Vymazal, J., and Březinová, T. (2015). The use of constructed wetlands for removal of pesticides from agricultural runoff and drainage: A review. </w:t>
      </w:r>
      <w:r w:rsidRPr="00372513">
        <w:rPr>
          <w:i/>
        </w:rPr>
        <w:t>Environment International</w:t>
      </w:r>
      <w:r w:rsidRPr="00372513">
        <w:t xml:space="preserve"> </w:t>
      </w:r>
      <w:r w:rsidRPr="00372513">
        <w:rPr>
          <w:b/>
        </w:rPr>
        <w:t>75</w:t>
      </w:r>
      <w:r w:rsidRPr="00372513">
        <w:t>, 11-20.</w:t>
      </w:r>
    </w:p>
    <w:p w14:paraId="4B08DF47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Wang, Y., Hu, Y., Yang, C., and Chen, Y. (2018). Effects of vegetation types on water-extracted soil organic matter (WSOM) from riparian wetland and its impacts on riverine water quality: Implications for riparian wetland management. </w:t>
      </w:r>
      <w:r w:rsidRPr="00372513">
        <w:rPr>
          <w:i/>
        </w:rPr>
        <w:t>Science of The Total Environment</w:t>
      </w:r>
      <w:r w:rsidRPr="00372513">
        <w:t xml:space="preserve"> </w:t>
      </w:r>
      <w:r w:rsidRPr="00372513">
        <w:rPr>
          <w:b/>
        </w:rPr>
        <w:t>628-629</w:t>
      </w:r>
      <w:r w:rsidRPr="00372513">
        <w:t>, 1249-1257.</w:t>
      </w:r>
    </w:p>
    <w:p w14:paraId="4E9FF098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Woli, K. P., David, M. B., Cooke, R. A., McIsaac, G. F., and Mitchell, C. A. (2010). Nitrogen balance in and export from agricultural fields associated with controlled drainage systems and denitrifying bioreactors. </w:t>
      </w:r>
      <w:r w:rsidRPr="00372513">
        <w:rPr>
          <w:i/>
        </w:rPr>
        <w:t>Ecological Engineering</w:t>
      </w:r>
      <w:r w:rsidRPr="00372513">
        <w:t xml:space="preserve"> </w:t>
      </w:r>
      <w:r w:rsidRPr="00372513">
        <w:rPr>
          <w:b/>
        </w:rPr>
        <w:t>36</w:t>
      </w:r>
      <w:r w:rsidRPr="00372513">
        <w:t>, 1558-1566.</w:t>
      </w:r>
    </w:p>
    <w:p w14:paraId="1EDB32F2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Wolz, K. J., and DeLucia, E. H. (2018). Alley cropping: Global patterns of species composition and function. </w:t>
      </w:r>
      <w:r w:rsidRPr="00372513">
        <w:rPr>
          <w:i/>
        </w:rPr>
        <w:t>Agriculture, Ecosystems &amp; Environment</w:t>
      </w:r>
      <w:r w:rsidRPr="00372513">
        <w:t xml:space="preserve"> </w:t>
      </w:r>
      <w:r w:rsidRPr="00372513">
        <w:rPr>
          <w:b/>
        </w:rPr>
        <w:t>252</w:t>
      </w:r>
      <w:r w:rsidRPr="00372513">
        <w:t>, 61-68.</w:t>
      </w:r>
    </w:p>
    <w:p w14:paraId="1E349840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Xie, H., Wang, G. G., and Yu, M. (2018). Ecosystem multifunctionality is highly related to the shelterbelt structure and plant species diversity in mixed shelterbelts of eastern China. </w:t>
      </w:r>
      <w:r w:rsidRPr="00372513">
        <w:rPr>
          <w:i/>
        </w:rPr>
        <w:t>Global Ecology and Conservation</w:t>
      </w:r>
      <w:r w:rsidRPr="00372513">
        <w:t xml:space="preserve"> </w:t>
      </w:r>
      <w:r w:rsidRPr="00372513">
        <w:rPr>
          <w:b/>
        </w:rPr>
        <w:t>16</w:t>
      </w:r>
      <w:r w:rsidRPr="00372513">
        <w:t>, e00470.</w:t>
      </w:r>
    </w:p>
    <w:p w14:paraId="4C16C9D8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Zhang, M., Wang, J., Bai, S. H., Zhang, Y., Teng, Y., and Xu, Z. (2019). Assisted phytoremediation of a co-contaminated soil with biochar amendment: Contaminant removals and bacterial community properties. </w:t>
      </w:r>
      <w:r w:rsidRPr="00372513">
        <w:rPr>
          <w:i/>
        </w:rPr>
        <w:t>Geoderma</w:t>
      </w:r>
      <w:r w:rsidRPr="00372513">
        <w:t xml:space="preserve"> </w:t>
      </w:r>
      <w:r w:rsidRPr="00372513">
        <w:rPr>
          <w:b/>
        </w:rPr>
        <w:t>348</w:t>
      </w:r>
      <w:r w:rsidRPr="00372513">
        <w:t>, 115-123.</w:t>
      </w:r>
    </w:p>
    <w:p w14:paraId="2737B876" w14:textId="77777777" w:rsidR="00372513" w:rsidRPr="00372513" w:rsidRDefault="00372513" w:rsidP="00372513">
      <w:pPr>
        <w:pStyle w:val="EndNoteBibliography"/>
        <w:spacing w:after="0"/>
        <w:ind w:left="720" w:hanging="720"/>
      </w:pPr>
      <w:r w:rsidRPr="00372513">
        <w:t xml:space="preserve">Zhu, X., Chen, C., Wu, J., Yang, J., Zhang, W., Zou, X., Liu, W., and Jiang, X. (2019). Can intercrops improve soil water infiltrability and preferential flow in rubber-based agroforestry system? </w:t>
      </w:r>
      <w:r w:rsidRPr="00372513">
        <w:rPr>
          <w:i/>
        </w:rPr>
        <w:t>Soil and Tillage Research</w:t>
      </w:r>
      <w:r w:rsidRPr="00372513">
        <w:t xml:space="preserve"> </w:t>
      </w:r>
      <w:r w:rsidRPr="00372513">
        <w:rPr>
          <w:b/>
        </w:rPr>
        <w:t>191</w:t>
      </w:r>
      <w:r w:rsidRPr="00372513">
        <w:t>, 327-339.</w:t>
      </w:r>
    </w:p>
    <w:p w14:paraId="5D4652BE" w14:textId="77777777" w:rsidR="00372513" w:rsidRPr="00372513" w:rsidRDefault="00372513" w:rsidP="00372513">
      <w:pPr>
        <w:pStyle w:val="EndNoteBibliography"/>
        <w:ind w:left="720" w:hanging="720"/>
      </w:pPr>
      <w:r w:rsidRPr="00372513">
        <w:t xml:space="preserve">Zuazo, V. H. D., Pleguezuelo, C. R. R., Peinado, F. J. M., de Graaff, J., Martínez, J. R. F., and Flanagan, D. C. (2011). Environmental impact of introducing plant covers in the taluses of terraces: Implications for mitigating agricultural soil erosion and runoff. </w:t>
      </w:r>
      <w:r w:rsidRPr="00372513">
        <w:rPr>
          <w:i/>
        </w:rPr>
        <w:t>CATENA</w:t>
      </w:r>
      <w:r w:rsidRPr="00372513">
        <w:t xml:space="preserve"> </w:t>
      </w:r>
      <w:r w:rsidRPr="00372513">
        <w:rPr>
          <w:b/>
        </w:rPr>
        <w:t>84</w:t>
      </w:r>
      <w:r w:rsidRPr="00372513">
        <w:t>, 79-88.</w:t>
      </w:r>
    </w:p>
    <w:p w14:paraId="5E5DF975" w14:textId="3012D371" w:rsidR="006A1F32" w:rsidRDefault="00807265">
      <w:r>
        <w:fldChar w:fldCharType="end"/>
      </w:r>
    </w:p>
    <w:sectPr w:rsidR="006A1F3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9CD6F72" w14:textId="77777777" w:rsidR="00E04DFF" w:rsidRDefault="00E04DFF" w:rsidP="00F37FD7">
      <w:pPr>
        <w:spacing w:after="0" w:line="240" w:lineRule="auto"/>
      </w:pPr>
      <w:r>
        <w:separator/>
      </w:r>
    </w:p>
  </w:endnote>
  <w:endnote w:type="continuationSeparator" w:id="0">
    <w:p w14:paraId="2FF27FDD" w14:textId="77777777" w:rsidR="00E04DFF" w:rsidRDefault="00E04DFF" w:rsidP="00F37FD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yanmar Text">
    <w:panose1 w:val="020B0502040204020203"/>
    <w:charset w:val="00"/>
    <w:family w:val="swiss"/>
    <w:pitch w:val="variable"/>
    <w:sig w:usb0="80000003" w:usb1="00000000" w:usb2="000004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55028D1" w14:textId="77777777" w:rsidR="00E04DFF" w:rsidRDefault="00E04DFF" w:rsidP="00F37FD7">
      <w:pPr>
        <w:spacing w:after="0" w:line="240" w:lineRule="auto"/>
      </w:pPr>
      <w:r>
        <w:separator/>
      </w:r>
    </w:p>
  </w:footnote>
  <w:footnote w:type="continuationSeparator" w:id="0">
    <w:p w14:paraId="1A1D973B" w14:textId="77777777" w:rsidR="00E04DFF" w:rsidRDefault="00E04DFF" w:rsidP="00F37FD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463AD3"/>
    <w:multiLevelType w:val="hybridMultilevel"/>
    <w:tmpl w:val="5114EDFA"/>
    <w:lvl w:ilvl="0" w:tplc="0E40FD8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935ECD"/>
    <w:multiLevelType w:val="hybridMultilevel"/>
    <w:tmpl w:val="2CEEF554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5E4FFB"/>
    <w:multiLevelType w:val="multilevel"/>
    <w:tmpl w:val="45CCEFB2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7C83393"/>
    <w:multiLevelType w:val="hybridMultilevel"/>
    <w:tmpl w:val="B5527A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8DD2864"/>
    <w:multiLevelType w:val="hybridMultilevel"/>
    <w:tmpl w:val="86C814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8E1406B"/>
    <w:multiLevelType w:val="multilevel"/>
    <w:tmpl w:val="08B090D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3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095A6190"/>
    <w:multiLevelType w:val="hybridMultilevel"/>
    <w:tmpl w:val="C254CC22"/>
    <w:lvl w:ilvl="0" w:tplc="26D415BA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A370BC2"/>
    <w:multiLevelType w:val="hybridMultilevel"/>
    <w:tmpl w:val="A68CBB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0B061823"/>
    <w:multiLevelType w:val="multilevel"/>
    <w:tmpl w:val="57DC1CFA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122960D0"/>
    <w:multiLevelType w:val="multilevel"/>
    <w:tmpl w:val="8BE6945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1A76511F"/>
    <w:multiLevelType w:val="multilevel"/>
    <w:tmpl w:val="A45260CA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1BC469A3"/>
    <w:multiLevelType w:val="multilevel"/>
    <w:tmpl w:val="306CFEE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2" w15:restartNumberingAfterBreak="0">
    <w:nsid w:val="1BFB3594"/>
    <w:multiLevelType w:val="hybridMultilevel"/>
    <w:tmpl w:val="714CED76"/>
    <w:lvl w:ilvl="0" w:tplc="04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225305B5"/>
    <w:multiLevelType w:val="hybridMultilevel"/>
    <w:tmpl w:val="4F8C24FA"/>
    <w:lvl w:ilvl="0" w:tplc="A9DCD718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241A40A8"/>
    <w:multiLevelType w:val="hybridMultilevel"/>
    <w:tmpl w:val="4E44105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24EF27E2"/>
    <w:multiLevelType w:val="multilevel"/>
    <w:tmpl w:val="A8F8D51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28D94AAB"/>
    <w:multiLevelType w:val="hybridMultilevel"/>
    <w:tmpl w:val="9F3AE0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A8D158B"/>
    <w:multiLevelType w:val="multilevel"/>
    <w:tmpl w:val="508C874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2BB5715D"/>
    <w:multiLevelType w:val="hybridMultilevel"/>
    <w:tmpl w:val="81D07B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D246EF3"/>
    <w:multiLevelType w:val="hybridMultilevel"/>
    <w:tmpl w:val="13DE720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31A3092A"/>
    <w:multiLevelType w:val="multilevel"/>
    <w:tmpl w:val="A70AA250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1" w15:restartNumberingAfterBreak="0">
    <w:nsid w:val="320522D8"/>
    <w:multiLevelType w:val="hybridMultilevel"/>
    <w:tmpl w:val="6A888342"/>
    <w:lvl w:ilvl="0" w:tplc="0409000B">
      <w:start w:val="2"/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4130C09"/>
    <w:multiLevelType w:val="hybridMultilevel"/>
    <w:tmpl w:val="C45ECC16"/>
    <w:lvl w:ilvl="0" w:tplc="79F2B3D0">
      <w:start w:val="1"/>
      <w:numFmt w:val="decimal"/>
      <w:lvlText w:val="%1.1"/>
      <w:lvlJc w:val="left"/>
      <w:pPr>
        <w:ind w:left="63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8171A12"/>
    <w:multiLevelType w:val="multilevel"/>
    <w:tmpl w:val="97CE24E0"/>
    <w:lvl w:ilvl="0">
      <w:start w:val="1"/>
      <w:numFmt w:val="decimal"/>
      <w:lvlText w:val="%1."/>
      <w:lvlJc w:val="left"/>
      <w:pPr>
        <w:ind w:left="402" w:hanging="402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38316B12"/>
    <w:multiLevelType w:val="hybridMultilevel"/>
    <w:tmpl w:val="63286B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C624293"/>
    <w:multiLevelType w:val="hybridMultilevel"/>
    <w:tmpl w:val="A908376E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3CF7102D"/>
    <w:multiLevelType w:val="multilevel"/>
    <w:tmpl w:val="306CFEE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7" w15:restartNumberingAfterBreak="0">
    <w:nsid w:val="3D8E3037"/>
    <w:multiLevelType w:val="hybridMultilevel"/>
    <w:tmpl w:val="96129F88"/>
    <w:lvl w:ilvl="0" w:tplc="3D46F110">
      <w:start w:val="1"/>
      <w:numFmt w:val="bullet"/>
      <w:lvlText w:val=""/>
      <w:lvlJc w:val="left"/>
      <w:pPr>
        <w:ind w:left="720" w:hanging="360"/>
      </w:pPr>
      <w:rPr>
        <w:rFonts w:ascii="Wingdings" w:eastAsia="Times New Roman" w:hAnsi="Wingdings" w:cstheme="majorHAns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1244DF7"/>
    <w:multiLevelType w:val="multilevel"/>
    <w:tmpl w:val="A94C49F6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9" w15:restartNumberingAfterBreak="0">
    <w:nsid w:val="425D3514"/>
    <w:multiLevelType w:val="hybridMultilevel"/>
    <w:tmpl w:val="2E24A0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42824414"/>
    <w:multiLevelType w:val="hybridMultilevel"/>
    <w:tmpl w:val="D270C3C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7210B48"/>
    <w:multiLevelType w:val="hybridMultilevel"/>
    <w:tmpl w:val="94AE7316"/>
    <w:lvl w:ilvl="0" w:tplc="E78EE958">
      <w:start w:val="1"/>
      <w:numFmt w:val="lowerRoman"/>
      <w:lvlText w:val="(%1)"/>
      <w:lvlJc w:val="left"/>
      <w:pPr>
        <w:ind w:left="144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48507213"/>
    <w:multiLevelType w:val="hybridMultilevel"/>
    <w:tmpl w:val="1BD887FA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8C90402"/>
    <w:multiLevelType w:val="hybridMultilevel"/>
    <w:tmpl w:val="055C039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4EF00E5F"/>
    <w:multiLevelType w:val="hybridMultilevel"/>
    <w:tmpl w:val="064E55A8"/>
    <w:lvl w:ilvl="0" w:tplc="04090009">
      <w:start w:val="1"/>
      <w:numFmt w:val="bullet"/>
      <w:lvlText w:val=""/>
      <w:lvlJc w:val="left"/>
      <w:pPr>
        <w:ind w:left="1440" w:hanging="720"/>
      </w:pPr>
      <w:rPr>
        <w:rFonts w:ascii="Wingdings" w:hAnsi="Wingdings"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5A8319BD"/>
    <w:multiLevelType w:val="multilevel"/>
    <w:tmpl w:val="17BE3D7A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6" w15:restartNumberingAfterBreak="0">
    <w:nsid w:val="610370F7"/>
    <w:multiLevelType w:val="hybridMultilevel"/>
    <w:tmpl w:val="FCA015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B2E16B2"/>
    <w:multiLevelType w:val="hybridMultilevel"/>
    <w:tmpl w:val="1D5EE70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C52617D"/>
    <w:multiLevelType w:val="hybridMultilevel"/>
    <w:tmpl w:val="CE4CDAEA"/>
    <w:lvl w:ilvl="0" w:tplc="4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DA46DF9"/>
    <w:multiLevelType w:val="hybridMultilevel"/>
    <w:tmpl w:val="9B6CECAC"/>
    <w:lvl w:ilvl="0" w:tplc="37BEFAB6">
      <w:start w:val="4"/>
      <w:numFmt w:val="bullet"/>
      <w:lvlText w:val="-"/>
      <w:lvlJc w:val="left"/>
      <w:pPr>
        <w:ind w:left="1080" w:hanging="360"/>
      </w:pPr>
      <w:rPr>
        <w:rFonts w:ascii="Calibri Light" w:eastAsia="Times New Roman" w:hAnsi="Calibri Light" w:cs="Calibri Light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0" w15:restartNumberingAfterBreak="0">
    <w:nsid w:val="6DFA53E8"/>
    <w:multiLevelType w:val="hybridMultilevel"/>
    <w:tmpl w:val="ABCC645A"/>
    <w:lvl w:ilvl="0" w:tplc="64C8D540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299245E"/>
    <w:multiLevelType w:val="multilevel"/>
    <w:tmpl w:val="EA7C1FF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2" w15:restartNumberingAfterBreak="0">
    <w:nsid w:val="73031274"/>
    <w:multiLevelType w:val="hybridMultilevel"/>
    <w:tmpl w:val="3B32409C"/>
    <w:lvl w:ilvl="0" w:tplc="26D415BA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78F07208"/>
    <w:multiLevelType w:val="hybridMultilevel"/>
    <w:tmpl w:val="BA8658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79906CF2"/>
    <w:multiLevelType w:val="hybridMultilevel"/>
    <w:tmpl w:val="8AF664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9FF0D7D"/>
    <w:multiLevelType w:val="hybridMultilevel"/>
    <w:tmpl w:val="2E24A0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E9A378F"/>
    <w:multiLevelType w:val="hybridMultilevel"/>
    <w:tmpl w:val="6706DEC6"/>
    <w:lvl w:ilvl="0" w:tplc="0409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47" w15:restartNumberingAfterBreak="0">
    <w:nsid w:val="7F582727"/>
    <w:multiLevelType w:val="hybridMultilevel"/>
    <w:tmpl w:val="8970F1B8"/>
    <w:lvl w:ilvl="0" w:tplc="04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2"/>
  </w:num>
  <w:num w:numId="3">
    <w:abstractNumId w:val="25"/>
  </w:num>
  <w:num w:numId="4">
    <w:abstractNumId w:val="21"/>
  </w:num>
  <w:num w:numId="5">
    <w:abstractNumId w:val="31"/>
  </w:num>
  <w:num w:numId="6">
    <w:abstractNumId w:val="19"/>
  </w:num>
  <w:num w:numId="7">
    <w:abstractNumId w:val="16"/>
  </w:num>
  <w:num w:numId="8">
    <w:abstractNumId w:val="14"/>
  </w:num>
  <w:num w:numId="9">
    <w:abstractNumId w:val="33"/>
  </w:num>
  <w:num w:numId="10">
    <w:abstractNumId w:val="27"/>
  </w:num>
  <w:num w:numId="11">
    <w:abstractNumId w:val="26"/>
  </w:num>
  <w:num w:numId="12">
    <w:abstractNumId w:val="6"/>
  </w:num>
  <w:num w:numId="13">
    <w:abstractNumId w:val="42"/>
  </w:num>
  <w:num w:numId="14">
    <w:abstractNumId w:val="12"/>
  </w:num>
  <w:num w:numId="15">
    <w:abstractNumId w:val="47"/>
  </w:num>
  <w:num w:numId="16">
    <w:abstractNumId w:val="9"/>
  </w:num>
  <w:num w:numId="17">
    <w:abstractNumId w:val="8"/>
  </w:num>
  <w:num w:numId="18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29"/>
  </w:num>
  <w:num w:numId="20">
    <w:abstractNumId w:val="45"/>
  </w:num>
  <w:num w:numId="21">
    <w:abstractNumId w:val="20"/>
  </w:num>
  <w:num w:numId="22">
    <w:abstractNumId w:val="39"/>
  </w:num>
  <w:num w:numId="23">
    <w:abstractNumId w:val="37"/>
  </w:num>
  <w:num w:numId="24">
    <w:abstractNumId w:val="28"/>
  </w:num>
  <w:num w:numId="25">
    <w:abstractNumId w:val="10"/>
  </w:num>
  <w:num w:numId="26">
    <w:abstractNumId w:val="35"/>
  </w:num>
  <w:num w:numId="27">
    <w:abstractNumId w:val="3"/>
  </w:num>
  <w:num w:numId="28">
    <w:abstractNumId w:val="34"/>
  </w:num>
  <w:num w:numId="29">
    <w:abstractNumId w:val="15"/>
  </w:num>
  <w:num w:numId="30">
    <w:abstractNumId w:val="0"/>
  </w:num>
  <w:num w:numId="31">
    <w:abstractNumId w:val="1"/>
  </w:num>
  <w:num w:numId="32">
    <w:abstractNumId w:val="36"/>
  </w:num>
  <w:num w:numId="33">
    <w:abstractNumId w:val="22"/>
  </w:num>
  <w:num w:numId="34">
    <w:abstractNumId w:val="23"/>
  </w:num>
  <w:num w:numId="35">
    <w:abstractNumId w:val="17"/>
  </w:num>
  <w:num w:numId="36">
    <w:abstractNumId w:val="5"/>
  </w:num>
  <w:num w:numId="37">
    <w:abstractNumId w:val="41"/>
  </w:num>
  <w:num w:numId="38">
    <w:abstractNumId w:val="38"/>
  </w:num>
  <w:num w:numId="39">
    <w:abstractNumId w:val="2"/>
  </w:num>
  <w:num w:numId="40">
    <w:abstractNumId w:val="11"/>
  </w:num>
  <w:num w:numId="41">
    <w:abstractNumId w:val="44"/>
  </w:num>
  <w:num w:numId="42">
    <w:abstractNumId w:val="40"/>
  </w:num>
  <w:num w:numId="43">
    <w:abstractNumId w:val="7"/>
  </w:num>
  <w:num w:numId="44">
    <w:abstractNumId w:val="43"/>
  </w:num>
  <w:num w:numId="45">
    <w:abstractNumId w:val="18"/>
  </w:num>
  <w:num w:numId="46">
    <w:abstractNumId w:val="30"/>
  </w:num>
  <w:num w:numId="47">
    <w:abstractNumId w:val="46"/>
  </w:num>
  <w:num w:numId="48">
    <w:abstractNumId w:val="24"/>
  </w:num>
  <w:num w:numId="49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v Agronom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z2es2e9va9roeesdsv2zs12dtvpdf5axwa&quot;&gt;EndNoteLaptop&lt;record-ids&gt;&lt;item&gt;638&lt;/item&gt;&lt;item&gt;914&lt;/item&gt;&lt;item&gt;916&lt;/item&gt;&lt;item&gt;1141&lt;/item&gt;&lt;item&gt;1559&lt;/item&gt;&lt;item&gt;1573&lt;/item&gt;&lt;item&gt;1574&lt;/item&gt;&lt;item&gt;1576&lt;/item&gt;&lt;item&gt;1577&lt;/item&gt;&lt;item&gt;1580&lt;/item&gt;&lt;item&gt;1585&lt;/item&gt;&lt;item&gt;1618&lt;/item&gt;&lt;item&gt;1621&lt;/item&gt;&lt;item&gt;1623&lt;/item&gt;&lt;item&gt;1630&lt;/item&gt;&lt;item&gt;1639&lt;/item&gt;&lt;item&gt;1641&lt;/item&gt;&lt;item&gt;1650&lt;/item&gt;&lt;item&gt;1661&lt;/item&gt;&lt;item&gt;1662&lt;/item&gt;&lt;item&gt;1668&lt;/item&gt;&lt;item&gt;1674&lt;/item&gt;&lt;item&gt;1679&lt;/item&gt;&lt;item&gt;1681&lt;/item&gt;&lt;item&gt;1690&lt;/item&gt;&lt;item&gt;1691&lt;/item&gt;&lt;item&gt;1695&lt;/item&gt;&lt;item&gt;1698&lt;/item&gt;&lt;item&gt;1700&lt;/item&gt;&lt;item&gt;1701&lt;/item&gt;&lt;item&gt;1702&lt;/item&gt;&lt;item&gt;1703&lt;/item&gt;&lt;item&gt;1704&lt;/item&gt;&lt;item&gt;1705&lt;/item&gt;&lt;item&gt;1706&lt;/item&gt;&lt;item&gt;1707&lt;/item&gt;&lt;item&gt;1708&lt;/item&gt;&lt;item&gt;1709&lt;/item&gt;&lt;item&gt;1710&lt;/item&gt;&lt;item&gt;1711&lt;/item&gt;&lt;item&gt;1712&lt;/item&gt;&lt;item&gt;1713&lt;/item&gt;&lt;item&gt;1714&lt;/item&gt;&lt;item&gt;1715&lt;/item&gt;&lt;item&gt;1716&lt;/item&gt;&lt;item&gt;1717&lt;/item&gt;&lt;item&gt;1718&lt;/item&gt;&lt;item&gt;1719&lt;/item&gt;&lt;item&gt;1720&lt;/item&gt;&lt;item&gt;1721&lt;/item&gt;&lt;item&gt;1722&lt;/item&gt;&lt;item&gt;1723&lt;/item&gt;&lt;item&gt;1748&lt;/item&gt;&lt;item&gt;2299&lt;/item&gt;&lt;item&gt;2300&lt;/item&gt;&lt;/record-ids&gt;&lt;/item&gt;&lt;/Libraries&gt;"/>
  </w:docVars>
  <w:rsids>
    <w:rsidRoot w:val="00F37FD7"/>
    <w:rsid w:val="00105FAE"/>
    <w:rsid w:val="00152A77"/>
    <w:rsid w:val="00166ED0"/>
    <w:rsid w:val="00372513"/>
    <w:rsid w:val="00384BD1"/>
    <w:rsid w:val="00397AE9"/>
    <w:rsid w:val="00473E31"/>
    <w:rsid w:val="0068620A"/>
    <w:rsid w:val="006A1F32"/>
    <w:rsid w:val="00807265"/>
    <w:rsid w:val="00862CCF"/>
    <w:rsid w:val="00866A4F"/>
    <w:rsid w:val="00883215"/>
    <w:rsid w:val="009265BD"/>
    <w:rsid w:val="009546ED"/>
    <w:rsid w:val="00B327F5"/>
    <w:rsid w:val="00C33F79"/>
    <w:rsid w:val="00DC29ED"/>
    <w:rsid w:val="00E04DFF"/>
    <w:rsid w:val="00F37F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my-MM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9AB926"/>
  <w15:chartTrackingRefBased/>
  <w15:docId w15:val="{C2A88C2D-8C97-4FAC-908A-BA994645BF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37FD7"/>
    <w:pPr>
      <w:spacing w:after="200" w:line="288" w:lineRule="auto"/>
    </w:pPr>
    <w:rPr>
      <w:rFonts w:eastAsiaTheme="minorEastAsia"/>
      <w:sz w:val="21"/>
      <w:szCs w:val="21"/>
    </w:rPr>
  </w:style>
  <w:style w:type="paragraph" w:styleId="Heading1">
    <w:name w:val="heading 1"/>
    <w:basedOn w:val="Normal"/>
    <w:next w:val="Normal"/>
    <w:link w:val="Heading1Char"/>
    <w:uiPriority w:val="9"/>
    <w:qFormat/>
    <w:rsid w:val="00F37FD7"/>
    <w:pPr>
      <w:keepNext/>
      <w:keepLines/>
      <w:spacing w:before="360" w:after="40" w:line="240" w:lineRule="auto"/>
      <w:outlineLvl w:val="0"/>
    </w:pPr>
    <w:rPr>
      <w:rFonts w:asciiTheme="majorHAnsi" w:eastAsiaTheme="majorEastAsia" w:hAnsiTheme="majorHAnsi" w:cstheme="majorBidi"/>
      <w:color w:val="538135" w:themeColor="accent6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37FD7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538135" w:themeColor="accent6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37FD7"/>
    <w:pPr>
      <w:keepNext/>
      <w:keepLines/>
      <w:spacing w:before="80" w:after="0" w:line="240" w:lineRule="auto"/>
      <w:outlineLvl w:val="2"/>
    </w:pPr>
    <w:rPr>
      <w:rFonts w:asciiTheme="majorHAnsi" w:eastAsiaTheme="majorEastAsia" w:hAnsiTheme="majorHAnsi" w:cstheme="majorBidi"/>
      <w:color w:val="538135" w:themeColor="accent6" w:themeShade="B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37FD7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color w:val="70AD47" w:themeColor="accent6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37FD7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70AD47" w:themeColor="accent6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37FD7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70AD47" w:themeColor="accent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37FD7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70AD47" w:themeColor="accent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37FD7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70AD47" w:themeColor="accent6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37FD7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70AD47" w:themeColor="accent6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37FD7"/>
    <w:rPr>
      <w:rFonts w:asciiTheme="majorHAnsi" w:eastAsiaTheme="majorEastAsia" w:hAnsiTheme="majorHAnsi" w:cstheme="majorBidi"/>
      <w:color w:val="538135" w:themeColor="accent6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F37FD7"/>
    <w:rPr>
      <w:rFonts w:asciiTheme="majorHAnsi" w:eastAsiaTheme="majorEastAsia" w:hAnsiTheme="majorHAnsi" w:cstheme="majorBidi"/>
      <w:color w:val="538135" w:themeColor="accent6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F37FD7"/>
    <w:rPr>
      <w:rFonts w:asciiTheme="majorHAnsi" w:eastAsiaTheme="majorEastAsia" w:hAnsiTheme="majorHAnsi" w:cstheme="majorBidi"/>
      <w:color w:val="538135" w:themeColor="accent6" w:themeShade="B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F37FD7"/>
    <w:rPr>
      <w:rFonts w:asciiTheme="majorHAnsi" w:eastAsiaTheme="majorEastAsia" w:hAnsiTheme="majorHAnsi" w:cstheme="majorBidi"/>
      <w:color w:val="70AD47" w:themeColor="accent6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37FD7"/>
    <w:rPr>
      <w:rFonts w:asciiTheme="majorHAnsi" w:eastAsiaTheme="majorEastAsia" w:hAnsiTheme="majorHAnsi" w:cstheme="majorBidi"/>
      <w:i/>
      <w:iCs/>
      <w:color w:val="70AD47" w:themeColor="accent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37FD7"/>
    <w:rPr>
      <w:rFonts w:asciiTheme="majorHAnsi" w:eastAsiaTheme="majorEastAsia" w:hAnsiTheme="majorHAnsi" w:cstheme="majorBidi"/>
      <w:color w:val="70AD47" w:themeColor="accent6"/>
      <w:sz w:val="21"/>
      <w:szCs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37FD7"/>
    <w:rPr>
      <w:rFonts w:asciiTheme="majorHAnsi" w:eastAsiaTheme="majorEastAsia" w:hAnsiTheme="majorHAnsi" w:cstheme="majorBidi"/>
      <w:b/>
      <w:bCs/>
      <w:color w:val="70AD47" w:themeColor="accent6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37FD7"/>
    <w:rPr>
      <w:rFonts w:asciiTheme="majorHAnsi" w:eastAsiaTheme="majorEastAsia" w:hAnsiTheme="majorHAnsi" w:cstheme="majorBidi"/>
      <w:b/>
      <w:bCs/>
      <w:i/>
      <w:iCs/>
      <w:color w:val="70AD47" w:themeColor="accent6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37FD7"/>
    <w:rPr>
      <w:rFonts w:asciiTheme="majorHAnsi" w:eastAsiaTheme="majorEastAsia" w:hAnsiTheme="majorHAnsi" w:cstheme="majorBidi"/>
      <w:i/>
      <w:iCs/>
      <w:color w:val="70AD47" w:themeColor="accent6"/>
      <w:sz w:val="20"/>
      <w:szCs w:val="20"/>
    </w:rPr>
  </w:style>
  <w:style w:type="paragraph" w:styleId="ListParagraph">
    <w:name w:val="List Paragraph"/>
    <w:aliases w:val="ANNEX,List Paragraph1,List Square,ADB paragraph numbering,Kop 100,References,List Paragraph (numbered (a)),List Paragraph2,LIST OF TABLES.,Numbered List Paragraph,Bullets,123 List Paragraph,Celula,IBL List Paragraph,List Paragraph nowy"/>
    <w:basedOn w:val="Normal"/>
    <w:link w:val="ListParagraphChar"/>
    <w:uiPriority w:val="34"/>
    <w:qFormat/>
    <w:rsid w:val="00F37FD7"/>
    <w:pPr>
      <w:ind w:left="720"/>
      <w:contextualSpacing/>
    </w:pPr>
  </w:style>
  <w:style w:type="paragraph" w:styleId="Title">
    <w:name w:val="Title"/>
    <w:basedOn w:val="Normal"/>
    <w:next w:val="Normal"/>
    <w:link w:val="TitleChar"/>
    <w:uiPriority w:val="10"/>
    <w:qFormat/>
    <w:rsid w:val="00F37FD7"/>
    <w:pPr>
      <w:spacing w:after="0" w:line="240" w:lineRule="auto"/>
      <w:contextualSpacing/>
    </w:pPr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</w:rPr>
  </w:style>
  <w:style w:type="character" w:customStyle="1" w:styleId="TitleChar">
    <w:name w:val="Title Char"/>
    <w:basedOn w:val="DefaultParagraphFont"/>
    <w:link w:val="Title"/>
    <w:uiPriority w:val="10"/>
    <w:rsid w:val="00F37FD7"/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37FD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37FD7"/>
    <w:rPr>
      <w:rFonts w:ascii="Segoe UI" w:eastAsiaTheme="minorEastAsia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37FD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37FD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37FD7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37FD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7FD7"/>
    <w:rPr>
      <w:rFonts w:eastAsiaTheme="minorEastAsia"/>
      <w:b/>
      <w:bCs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37FD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37FD7"/>
    <w:rPr>
      <w:rFonts w:eastAsiaTheme="minorEastAsi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37FD7"/>
    <w:rPr>
      <w:vertAlign w:val="superscript"/>
    </w:rPr>
  </w:style>
  <w:style w:type="paragraph" w:styleId="NormalWeb">
    <w:name w:val="Normal (Web)"/>
    <w:basedOn w:val="Normal"/>
    <w:uiPriority w:val="99"/>
    <w:unhideWhenUsed/>
    <w:rsid w:val="00F37FD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37FD7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F37FD7"/>
    <w:pPr>
      <w:spacing w:after="0" w:line="240" w:lineRule="auto"/>
    </w:pPr>
    <w:rPr>
      <w:rFonts w:eastAsiaTheme="minorEastAsia"/>
      <w:sz w:val="21"/>
      <w:szCs w:val="21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F37FD7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F37FD7"/>
    <w:pPr>
      <w:spacing w:after="0"/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37FD7"/>
    <w:rPr>
      <w:rFonts w:ascii="Calibri" w:eastAsiaTheme="minorEastAsia" w:hAnsi="Calibri" w:cs="Calibri"/>
      <w:noProof/>
      <w:sz w:val="20"/>
      <w:szCs w:val="21"/>
    </w:rPr>
  </w:style>
  <w:style w:type="paragraph" w:customStyle="1" w:styleId="EndNoteBibliography">
    <w:name w:val="EndNote Bibliography"/>
    <w:basedOn w:val="Normal"/>
    <w:link w:val="EndNoteBibliographyChar"/>
    <w:rsid w:val="00F37FD7"/>
    <w:pPr>
      <w:spacing w:line="240" w:lineRule="auto"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F37FD7"/>
    <w:rPr>
      <w:rFonts w:ascii="Calibri" w:eastAsiaTheme="minorEastAsia" w:hAnsi="Calibri" w:cs="Calibri"/>
      <w:noProof/>
      <w:sz w:val="20"/>
      <w:szCs w:val="21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37FD7"/>
    <w:rPr>
      <w:color w:val="605E5C"/>
      <w:shd w:val="clear" w:color="auto" w:fill="E1DFDD"/>
    </w:rPr>
  </w:style>
  <w:style w:type="character" w:customStyle="1" w:styleId="ListParagraphChar">
    <w:name w:val="List Paragraph Char"/>
    <w:aliases w:val="ANNEX Char,List Paragraph1 Char,List Square Char,ADB paragraph numbering Char,Kop 100 Char,References Char,List Paragraph (numbered (a)) Char,List Paragraph2 Char,LIST OF TABLES. Char,Numbered List Paragraph Char,Bullets Char"/>
    <w:link w:val="ListParagraph"/>
    <w:uiPriority w:val="34"/>
    <w:locked/>
    <w:rsid w:val="00F37FD7"/>
    <w:rPr>
      <w:rFonts w:eastAsiaTheme="minorEastAsia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F37FD7"/>
    <w:pPr>
      <w:spacing w:line="240" w:lineRule="auto"/>
    </w:pPr>
    <w:rPr>
      <w:b/>
      <w:bCs/>
      <w:smallCaps/>
      <w:color w:val="595959" w:themeColor="text1" w:themeTint="A6"/>
    </w:rPr>
  </w:style>
  <w:style w:type="paragraph" w:styleId="Header">
    <w:name w:val="header"/>
    <w:aliases w:val="FRR Letter"/>
    <w:basedOn w:val="Normal"/>
    <w:link w:val="HeaderChar"/>
    <w:uiPriority w:val="99"/>
    <w:unhideWhenUsed/>
    <w:rsid w:val="00F37F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aliases w:val="FRR Letter Char"/>
    <w:basedOn w:val="DefaultParagraphFont"/>
    <w:link w:val="Header"/>
    <w:uiPriority w:val="99"/>
    <w:rsid w:val="00F37FD7"/>
    <w:rPr>
      <w:rFonts w:eastAsiaTheme="minorEastAsia"/>
      <w:sz w:val="21"/>
      <w:szCs w:val="21"/>
    </w:rPr>
  </w:style>
  <w:style w:type="paragraph" w:styleId="Footer">
    <w:name w:val="footer"/>
    <w:basedOn w:val="Normal"/>
    <w:link w:val="FooterChar"/>
    <w:uiPriority w:val="99"/>
    <w:unhideWhenUsed/>
    <w:rsid w:val="00F37F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37FD7"/>
    <w:rPr>
      <w:rFonts w:eastAsiaTheme="minorEastAsia"/>
      <w:sz w:val="21"/>
      <w:szCs w:val="21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F37FD7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F37FD7"/>
    <w:rPr>
      <w:i/>
      <w:iCs/>
      <w:color w:val="70AD47" w:themeColor="accent6"/>
    </w:rPr>
  </w:style>
  <w:style w:type="paragraph" w:styleId="TOCHeading">
    <w:name w:val="TOC Heading"/>
    <w:basedOn w:val="Heading1"/>
    <w:next w:val="Normal"/>
    <w:uiPriority w:val="39"/>
    <w:unhideWhenUsed/>
    <w:qFormat/>
    <w:rsid w:val="00F37FD7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F37FD7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F37FD7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F37FD7"/>
    <w:pPr>
      <w:spacing w:after="100"/>
      <w:ind w:left="440"/>
    </w:pPr>
  </w:style>
  <w:style w:type="paragraph" w:styleId="Revision">
    <w:name w:val="Revision"/>
    <w:hidden/>
    <w:uiPriority w:val="99"/>
    <w:semiHidden/>
    <w:rsid w:val="00F37FD7"/>
    <w:pPr>
      <w:spacing w:after="0" w:line="240" w:lineRule="auto"/>
    </w:pPr>
    <w:rPr>
      <w:rFonts w:eastAsiaTheme="minorEastAsia"/>
      <w:sz w:val="21"/>
      <w:szCs w:val="21"/>
      <w:lang w:val="en-AU"/>
    </w:rPr>
  </w:style>
  <w:style w:type="table" w:styleId="GridTable4-Accent2">
    <w:name w:val="Grid Table 4 Accent 2"/>
    <w:basedOn w:val="TableNormal"/>
    <w:uiPriority w:val="49"/>
    <w:rsid w:val="00F37FD7"/>
    <w:pPr>
      <w:spacing w:after="0" w:line="240" w:lineRule="auto"/>
    </w:pPr>
    <w:rPr>
      <w:rFonts w:eastAsiaTheme="minorEastAsia"/>
      <w:sz w:val="21"/>
      <w:szCs w:val="21"/>
    </w:rPr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  <w:insideV w:val="single" w:sz="4" w:space="0" w:color="F4B083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ED7D31" w:themeColor="accent2"/>
          <w:left w:val="single" w:sz="4" w:space="0" w:color="ED7D31" w:themeColor="accent2"/>
          <w:bottom w:val="single" w:sz="4" w:space="0" w:color="ED7D31" w:themeColor="accent2"/>
          <w:right w:val="single" w:sz="4" w:space="0" w:color="ED7D31" w:themeColor="accent2"/>
          <w:insideH w:val="nil"/>
          <w:insideV w:val="nil"/>
        </w:tcBorders>
        <w:shd w:val="clear" w:color="auto" w:fill="ED7D31" w:themeFill="accent2"/>
      </w:tcPr>
    </w:tblStylePr>
    <w:tblStylePr w:type="lastRow">
      <w:rPr>
        <w:b/>
        <w:bCs/>
      </w:rPr>
      <w:tblPr/>
      <w:tcPr>
        <w:tcBorders>
          <w:top w:val="double" w:sz="4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F37FD7"/>
    <w:rPr>
      <w:color w:val="954F72" w:themeColor="followedHyperlink"/>
      <w:u w:val="single"/>
    </w:rPr>
  </w:style>
  <w:style w:type="paragraph" w:customStyle="1" w:styleId="EndNoteCategoryHeading">
    <w:name w:val="EndNote Category Heading"/>
    <w:basedOn w:val="Normal"/>
    <w:link w:val="EndNoteCategoryHeadingChar"/>
    <w:rsid w:val="00F37FD7"/>
    <w:pPr>
      <w:spacing w:before="120" w:after="120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F37FD7"/>
    <w:rPr>
      <w:rFonts w:eastAsiaTheme="minorEastAsia"/>
      <w:b/>
      <w:noProof/>
      <w:sz w:val="21"/>
      <w:szCs w:val="21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F37FD7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F37FD7"/>
    <w:rPr>
      <w:color w:val="605E5C"/>
      <w:shd w:val="clear" w:color="auto" w:fill="E1DFDD"/>
    </w:rPr>
  </w:style>
  <w:style w:type="paragraph" w:styleId="TableofFigures">
    <w:name w:val="table of figures"/>
    <w:basedOn w:val="Normal"/>
    <w:next w:val="Normal"/>
    <w:uiPriority w:val="99"/>
    <w:unhideWhenUsed/>
    <w:rsid w:val="00F37FD7"/>
    <w:pPr>
      <w:spacing w:after="0"/>
    </w:pPr>
  </w:style>
  <w:style w:type="paragraph" w:customStyle="1" w:styleId="Tabletext">
    <w:name w:val="Table text"/>
    <w:basedOn w:val="Normal"/>
    <w:rsid w:val="00F37FD7"/>
    <w:pPr>
      <w:spacing w:before="120" w:after="0" w:line="240" w:lineRule="auto"/>
      <w:jc w:val="both"/>
    </w:pPr>
    <w:rPr>
      <w:rFonts w:ascii="Calibri" w:eastAsia="Calibri" w:hAnsi="Calibri" w:cs="Times New Roman"/>
      <w:sz w:val="20"/>
      <w:szCs w:val="20"/>
      <w:lang w:bidi="en-US"/>
    </w:rPr>
  </w:style>
  <w:style w:type="paragraph" w:customStyle="1" w:styleId="Head1">
    <w:name w:val="Head 1"/>
    <w:basedOn w:val="Heading1"/>
    <w:next w:val="Normal"/>
    <w:uiPriority w:val="99"/>
    <w:rsid w:val="00F37FD7"/>
    <w:pPr>
      <w:keepNext w:val="0"/>
      <w:keepLines w:val="0"/>
    </w:pPr>
    <w:rPr>
      <w:rFonts w:ascii="Calibri" w:eastAsia="Calibri" w:hAnsi="Calibri" w:cs="Times New Roman"/>
      <w:b/>
      <w:bCs/>
      <w:caps/>
      <w:color w:val="1F497D"/>
      <w:spacing w:val="36"/>
      <w:sz w:val="28"/>
      <w:szCs w:val="22"/>
      <w:lang w:eastAsia="x-none" w:bidi="en-US"/>
    </w:rPr>
  </w:style>
  <w:style w:type="character" w:styleId="LineNumber">
    <w:name w:val="line number"/>
    <w:basedOn w:val="DefaultParagraphFont"/>
    <w:uiPriority w:val="99"/>
    <w:semiHidden/>
    <w:unhideWhenUsed/>
    <w:rsid w:val="00F37FD7"/>
  </w:style>
  <w:style w:type="character" w:customStyle="1" w:styleId="UnresolvedMention5">
    <w:name w:val="Unresolved Mention5"/>
    <w:basedOn w:val="DefaultParagraphFont"/>
    <w:uiPriority w:val="99"/>
    <w:semiHidden/>
    <w:unhideWhenUsed/>
    <w:rsid w:val="00F37FD7"/>
    <w:rPr>
      <w:color w:val="605E5C"/>
      <w:shd w:val="clear" w:color="auto" w:fill="E1DFDD"/>
    </w:rPr>
  </w:style>
  <w:style w:type="paragraph" w:styleId="Subtitle">
    <w:name w:val="Subtitle"/>
    <w:basedOn w:val="Normal"/>
    <w:next w:val="Normal"/>
    <w:link w:val="SubtitleChar"/>
    <w:uiPriority w:val="11"/>
    <w:qFormat/>
    <w:rsid w:val="00F37FD7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  <w:sz w:val="30"/>
      <w:szCs w:val="30"/>
    </w:rPr>
  </w:style>
  <w:style w:type="character" w:customStyle="1" w:styleId="SubtitleChar">
    <w:name w:val="Subtitle Char"/>
    <w:basedOn w:val="DefaultParagraphFont"/>
    <w:link w:val="Subtitle"/>
    <w:uiPriority w:val="11"/>
    <w:rsid w:val="00F37FD7"/>
    <w:rPr>
      <w:rFonts w:asciiTheme="majorHAnsi" w:eastAsiaTheme="majorEastAsia" w:hAnsiTheme="majorHAnsi" w:cstheme="majorBidi"/>
      <w:sz w:val="30"/>
      <w:szCs w:val="30"/>
    </w:rPr>
  </w:style>
  <w:style w:type="paragraph" w:styleId="NoSpacing">
    <w:name w:val="No Spacing"/>
    <w:uiPriority w:val="1"/>
    <w:qFormat/>
    <w:rsid w:val="00F37FD7"/>
    <w:pPr>
      <w:spacing w:after="0" w:line="240" w:lineRule="auto"/>
    </w:pPr>
    <w:rPr>
      <w:rFonts w:eastAsiaTheme="minorEastAsia"/>
      <w:sz w:val="21"/>
      <w:szCs w:val="21"/>
    </w:rPr>
  </w:style>
  <w:style w:type="paragraph" w:styleId="Quote">
    <w:name w:val="Quote"/>
    <w:basedOn w:val="Normal"/>
    <w:next w:val="Normal"/>
    <w:link w:val="QuoteChar"/>
    <w:uiPriority w:val="29"/>
    <w:qFormat/>
    <w:rsid w:val="00F37FD7"/>
    <w:pPr>
      <w:spacing w:before="160"/>
      <w:ind w:left="720" w:right="720"/>
      <w:jc w:val="center"/>
    </w:pPr>
    <w:rPr>
      <w:i/>
      <w:iCs/>
      <w:color w:val="262626" w:themeColor="text1" w:themeTint="D9"/>
    </w:rPr>
  </w:style>
  <w:style w:type="character" w:customStyle="1" w:styleId="QuoteChar">
    <w:name w:val="Quote Char"/>
    <w:basedOn w:val="DefaultParagraphFont"/>
    <w:link w:val="Quote"/>
    <w:uiPriority w:val="29"/>
    <w:rsid w:val="00F37FD7"/>
    <w:rPr>
      <w:rFonts w:eastAsiaTheme="minorEastAsia"/>
      <w:i/>
      <w:iCs/>
      <w:color w:val="262626" w:themeColor="text1" w:themeTint="D9"/>
      <w:sz w:val="21"/>
      <w:szCs w:val="21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37FD7"/>
    <w:pPr>
      <w:spacing w:before="160" w:after="160" w:line="264" w:lineRule="auto"/>
      <w:ind w:left="720" w:right="720"/>
      <w:jc w:val="center"/>
    </w:pPr>
    <w:rPr>
      <w:rFonts w:asciiTheme="majorHAnsi" w:eastAsiaTheme="majorEastAsia" w:hAnsiTheme="majorHAnsi" w:cstheme="majorBidi"/>
      <w:i/>
      <w:iCs/>
      <w:color w:val="70AD47" w:themeColor="accent6"/>
      <w:sz w:val="32"/>
      <w:szCs w:val="3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37FD7"/>
    <w:rPr>
      <w:rFonts w:asciiTheme="majorHAnsi" w:eastAsiaTheme="majorEastAsia" w:hAnsiTheme="majorHAnsi" w:cstheme="majorBidi"/>
      <w:i/>
      <w:iCs/>
      <w:color w:val="70AD47" w:themeColor="accent6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F37FD7"/>
    <w:rPr>
      <w:i/>
      <w:iCs/>
    </w:rPr>
  </w:style>
  <w:style w:type="character" w:styleId="IntenseEmphasis">
    <w:name w:val="Intense Emphasis"/>
    <w:basedOn w:val="DefaultParagraphFont"/>
    <w:uiPriority w:val="21"/>
    <w:qFormat/>
    <w:rsid w:val="00F37FD7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F37FD7"/>
    <w:rPr>
      <w:smallCap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qFormat/>
    <w:rsid w:val="00F37FD7"/>
    <w:rPr>
      <w:b/>
      <w:bCs/>
      <w:smallCaps/>
      <w:color w:val="70AD47" w:themeColor="accent6"/>
    </w:rPr>
  </w:style>
  <w:style w:type="character" w:styleId="BookTitle">
    <w:name w:val="Book Title"/>
    <w:basedOn w:val="DefaultParagraphFont"/>
    <w:uiPriority w:val="33"/>
    <w:qFormat/>
    <w:rsid w:val="00F37FD7"/>
    <w:rPr>
      <w:b/>
      <w:bCs/>
      <w:caps w:val="0"/>
      <w:smallCaps/>
      <w:spacing w:val="7"/>
      <w:sz w:val="21"/>
      <w:szCs w:val="21"/>
    </w:rPr>
  </w:style>
  <w:style w:type="character" w:styleId="UnresolvedMention">
    <w:name w:val="Unresolved Mention"/>
    <w:basedOn w:val="DefaultParagraphFont"/>
    <w:uiPriority w:val="99"/>
    <w:semiHidden/>
    <w:unhideWhenUsed/>
    <w:rsid w:val="00F37FD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cabi.org/cpc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worldagroforestry.org/tree-knowledg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8D51407-887C-4FC1-B2E5-2C977CCD8D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8356</Words>
  <Characters>47634</Characters>
  <Application>Microsoft Office Word</Application>
  <DocSecurity>0</DocSecurity>
  <Lines>396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8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elton, Elisabeth (ICRAF)</dc:creator>
  <cp:keywords/>
  <dc:description/>
  <cp:lastModifiedBy>Simelton, Elisabeth (ICRAF)</cp:lastModifiedBy>
  <cp:revision>3</cp:revision>
  <cp:lastPrinted>2021-07-27T01:11:00Z</cp:lastPrinted>
  <dcterms:created xsi:type="dcterms:W3CDTF">2021-07-27T01:16:00Z</dcterms:created>
  <dcterms:modified xsi:type="dcterms:W3CDTF">2021-07-27T01:17:00Z</dcterms:modified>
</cp:coreProperties>
</file>